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Jeff Ry</w:t>
      </w:r>
      <w:r w:rsidR="00414C5D">
        <w:rPr>
          <w:b/>
          <w:bCs/>
        </w:rPr>
        <w:t>c</w:t>
      </w:r>
      <w:r w:rsidR="004B75E0">
        <w:rPr>
          <w:b/>
          <w:bCs/>
        </w:rPr>
        <w:t xml:space="preserve">kman,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EC5A7D4"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 xml:space="preserve">report, </w:t>
      </w:r>
      <w:r w:rsidR="006619ED">
        <w:t xml:space="preserve">Task Group </w:t>
      </w:r>
      <w:r>
        <w:t>263 titled ‘Standardizing Nomenclatures in Radiation Oncology’</w:t>
      </w:r>
      <w:r w:rsidR="00DD09CD">
        <w:t xml:space="preserve"> to </w:t>
      </w:r>
      <w:r w:rsidR="003B193D">
        <w:t>create stan</w:t>
      </w:r>
      <w:r w:rsidR="00A01D73">
        <w:t>dar</w:t>
      </w:r>
      <w:r w:rsidR="003B193D">
        <w:t>dized</w:t>
      </w:r>
      <w:r w:rsidR="00DD09CD">
        <w:t xml:space="preserve"> nomenclature</w:t>
      </w:r>
      <w:r w:rsidR="003B193D">
        <w:t xml:space="preserve"> for structures and dosimetric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007682">
        <w:t xml:space="preserve"> which can be a considerable burden on staff</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w:t>
      </w:r>
      <w:r w:rsidR="008B308F">
        <w:t>TG-</w:t>
      </w:r>
      <w:r w:rsidR="002B611C">
        <w:t>263</w:t>
      </w:r>
      <w:r w:rsidR="00430343">
        <w:t xml:space="preserve"> in English, </w:t>
      </w:r>
      <w:r w:rsidR="00F97D52">
        <w:t>Spanish, and French</w:t>
      </w:r>
      <w:r w:rsidR="002B611C">
        <w:t xml:space="preserve">. </w:t>
      </w:r>
      <w:r w:rsidR="00A300CE">
        <w:t xml:space="preserve">The program enables continuous updates from an online </w:t>
      </w:r>
      <w:commentRangeStart w:id="0"/>
      <w:commentRangeStart w:id="1"/>
      <w:commentRangeEnd w:id="0"/>
      <w:r w:rsidR="000946DD">
        <w:rPr>
          <w:rStyle w:val="CommentReference"/>
        </w:rPr>
        <w:commentReference w:id="0"/>
      </w:r>
      <w:commentRangeEnd w:id="1"/>
      <w:r w:rsidR="000B7C67">
        <w:rPr>
          <w:rStyle w:val="CommentReference"/>
        </w:rPr>
        <w:commentReference w:id="1"/>
      </w:r>
      <w:r w:rsidR="000946DD">
        <w:t xml:space="preserve">spreadsheet </w:t>
      </w:r>
      <w:r w:rsidR="00A300CE">
        <w:t>maintained by TG</w:t>
      </w:r>
      <w:r w:rsidR="00417ABA">
        <w:t>-</w:t>
      </w:r>
      <w:r w:rsidR="00A300CE">
        <w:t>263</w:t>
      </w:r>
      <w:r w:rsidR="000946DD">
        <w:t xml:space="preserve"> members</w:t>
      </w:r>
      <w:r w:rsidR="00A300CE">
        <w:t xml:space="preserve">, </w:t>
      </w:r>
      <w:proofErr w:type="gramStart"/>
      <w:r w:rsidR="00A300CE">
        <w:t>and also</w:t>
      </w:r>
      <w:proofErr w:type="gramEnd"/>
      <w:r w:rsidR="00A300CE">
        <w:t xml:space="preserve"> facilitates clinics </w:t>
      </w:r>
      <w:r w:rsidR="000946DD">
        <w:t xml:space="preserve">to </w:t>
      </w:r>
      <w:r w:rsidR="00A300CE">
        <w:t xml:space="preserve">easily </w:t>
      </w:r>
      <w:r w:rsidR="00A83E12">
        <w:t xml:space="preserve">update </w:t>
      </w:r>
      <w:r w:rsidR="00A300CE">
        <w:t xml:space="preserve">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7B4CBD2A" w14:textId="65AD6F23"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w:t>
      </w:r>
      <w:r w:rsidR="00836518">
        <w:t xml:space="preserve"> (TPS)</w:t>
      </w:r>
      <w:r w:rsidR="007F3FF8">
        <w:t>, the creation of the RT-Structures is often left to the treatment planning system.</w:t>
      </w:r>
    </w:p>
    <w:p w14:paraId="1FF455E3" w14:textId="79AA84DF" w:rsidR="00AF02E7" w:rsidRDefault="007F3FF8" w:rsidP="00421163">
      <w:r>
        <w:t>The ROIs</w:t>
      </w:r>
      <w:r w:rsidR="0000344F">
        <w:t xml:space="preserve"> that are created in each treatment plan</w:t>
      </w:r>
      <w:r>
        <w:t xml:space="preserve"> will vary based on </w:t>
      </w:r>
      <w:r w:rsidR="00691A2F">
        <w:t xml:space="preserve">the </w:t>
      </w:r>
      <w:r>
        <w:t xml:space="preserve">treatment site. For example, </w:t>
      </w:r>
      <w:r w:rsidR="00691A2F">
        <w:t xml:space="preserve">when treating disease in the skull, </w:t>
      </w:r>
      <w:r>
        <w:t xml:space="preserve">the </w:t>
      </w:r>
      <w:r w:rsidR="00836518">
        <w:t>l</w:t>
      </w:r>
      <w:r>
        <w:t xml:space="preserve">iver will likely not </w:t>
      </w:r>
      <w:r w:rsidR="009100C1">
        <w:t xml:space="preserve">be of interest. Depending on the </w:t>
      </w:r>
      <w:r w:rsidR="00836518">
        <w:t>TPS</w:t>
      </w:r>
      <w:r w:rsidR="009100C1">
        <w:t>, the user will then be required to manually create each ROI, individually labeling the structures involved (</w:t>
      </w:r>
      <w:r w:rsidR="000A700A">
        <w:t xml:space="preserve">‘Liver’, </w:t>
      </w:r>
      <w:r w:rsidR="009100C1">
        <w:t xml:space="preserve">‘Brain’, ‘Brainstem’, etc.). This can be not only tedious but also </w:t>
      </w:r>
      <w:r w:rsidR="00836518">
        <w:t>error-</w:t>
      </w:r>
      <w:r w:rsidR="009100C1">
        <w:t xml:space="preserve">prone (‘Brian’ instead of ‘Brain’). </w:t>
      </w:r>
      <w:r w:rsidR="000958C1">
        <w:t>Furthermore, the naming of an ROI can vary from person to person (‘</w:t>
      </w:r>
      <w:proofErr w:type="spellStart"/>
      <w:r w:rsidR="000958C1">
        <w:t>Lung_R</w:t>
      </w:r>
      <w:proofErr w:type="spellEnd"/>
      <w:r w:rsidR="000958C1">
        <w:t>’ vs ‘Right Lung’)</w:t>
      </w:r>
      <w:r w:rsidR="00232A0F">
        <w:t xml:space="preserve"> with greate</w:t>
      </w:r>
      <w:r w:rsidR="003E0FF5">
        <w:t xml:space="preserve">r than 10 variants reported for the same </w:t>
      </w:r>
      <w:commentRangeStart w:id="2"/>
      <w:r w:rsidR="003E0FF5">
        <w:t>OAR</w:t>
      </w:r>
      <w:commentRangeEnd w:id="2"/>
      <w:r w:rsidR="000B7C67">
        <w:rPr>
          <w:rStyle w:val="CommentReference"/>
        </w:rPr>
        <w:commentReference w:id="2"/>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549915B0" w:rsidR="009100C1" w:rsidRDefault="009100C1" w:rsidP="00421163">
      <w:r>
        <w:t xml:space="preserve">While several </w:t>
      </w:r>
      <w:r w:rsidR="00BB7E1A">
        <w:t>TPSs</w:t>
      </w:r>
      <w:r>
        <w:t xml:space="preserve"> provide a method of creating templates to automatically create the desired ROIs based on the treatment sit</w:t>
      </w:r>
      <w:r w:rsidR="002C0B24">
        <w:t>e,</w:t>
      </w:r>
      <w:r>
        <w:t xml:space="preserve"> these templates </w:t>
      </w:r>
      <w:r w:rsidR="002B515F">
        <w:t xml:space="preserve">are often manually created, a relatively </w:t>
      </w:r>
      <w:r w:rsidR="00836518">
        <w:t>time-</w:t>
      </w:r>
      <w:r w:rsidR="002B515F">
        <w:t xml:space="preserve">intensive process </w:t>
      </w:r>
      <w:r w:rsidR="00A01D73">
        <w:t xml:space="preserve">that </w:t>
      </w:r>
      <w:r w:rsidR="002B515F">
        <w:t xml:space="preserve">will need to be repeated if templates need to be </w:t>
      </w:r>
      <w:r w:rsidR="00473533">
        <w:t>updated</w:t>
      </w:r>
      <w:r>
        <w:t>.</w:t>
      </w:r>
      <w:r w:rsidR="00BB7E1A">
        <w:t xml:space="preserve"> </w:t>
      </w:r>
    </w:p>
    <w:p w14:paraId="5B7D05A9" w14:textId="09DBF07A" w:rsidR="00A93AC3" w:rsidRDefault="00C41ADA" w:rsidP="00421163">
      <w:commentRangeStart w:id="3"/>
      <w:r>
        <w:t>The American Association of Physics in Medicine (AAPM) has created Report</w:t>
      </w:r>
      <w:r w:rsidR="00E67F70">
        <w:t xml:space="preserve"> of Task Group</w:t>
      </w:r>
      <w:r>
        <w:t xml:space="preserve"> 263 titled ‘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 xml:space="preserve">, whose </w:t>
      </w:r>
      <w:r w:rsidR="00A7647B">
        <w:t xml:space="preserve">charge </w:t>
      </w:r>
      <w:r w:rsidR="00E2716D">
        <w:t>was to create a</w:t>
      </w:r>
      <w:r w:rsidR="002B515F">
        <w:t xml:space="preserve"> standard nomenclature for</w:t>
      </w:r>
      <w:r>
        <w:t xml:space="preserve"> ROIs</w:t>
      </w:r>
      <w:commentRangeEnd w:id="3"/>
      <w:r w:rsidR="00C716DD">
        <w:rPr>
          <w:rStyle w:val="CommentReference"/>
        </w:rPr>
        <w:commentReference w:id="3"/>
      </w:r>
      <w:r w:rsidR="00E2716D">
        <w:t xml:space="preserve"> and dosimetric data</w:t>
      </w:r>
      <w:r>
        <w:t xml:space="preserve">. </w:t>
      </w:r>
      <w:r w:rsidR="006C75A1">
        <w:t xml:space="preserve">While adoption </w:t>
      </w:r>
      <w:r w:rsidR="003727BE">
        <w:t>of the standard nomenclature is widely supported,</w:t>
      </w:r>
      <w:r w:rsidR="0000344F">
        <w:t xml:space="preserve"> </w:t>
      </w:r>
      <w:commentRangeStart w:id="4"/>
      <w:commentRangeStart w:id="5"/>
      <w:commentRangeEnd w:id="4"/>
      <w:r w:rsidR="003727BE">
        <w:rPr>
          <w:rStyle w:val="CommentReference"/>
        </w:rPr>
        <w:commentReference w:id="4"/>
      </w:r>
      <w:commentRangeEnd w:id="5"/>
      <w:r w:rsidR="000B7C67">
        <w:rPr>
          <w:rStyle w:val="CommentReference"/>
        </w:rPr>
        <w:commentReference w:id="5"/>
      </w:r>
      <w:r w:rsidR="003727BE">
        <w:t>clinical implementation</w:t>
      </w:r>
      <w:r>
        <w:t xml:space="preserve"> can be </w:t>
      </w:r>
      <w:r w:rsidR="003727BE">
        <w:t>time-</w:t>
      </w:r>
      <w:r w:rsidR="00AD4C59">
        <w:t>consuming</w:t>
      </w:r>
      <w:r>
        <w:t xml:space="preserve"> based </w:t>
      </w:r>
      <w:r w:rsidR="00E030A9">
        <w:t>and resource intensive</w:t>
      </w:r>
      <w:r>
        <w:t xml:space="preserve">. </w:t>
      </w:r>
      <w:r w:rsidR="000958C1">
        <w:t xml:space="preserve">In a recent survey </w:t>
      </w:r>
      <w:r w:rsidR="00E030A9">
        <w:t xml:space="preserve">conducted </w:t>
      </w:r>
      <w:r w:rsidR="000958C1">
        <w:t>by TG-263</w:t>
      </w:r>
      <w:r w:rsidR="00A3783D">
        <w:t xml:space="preserve"> members of AAPM, the American Society for Radiation Oncology (ASTRO), and the American Association of Medical Dosimetrists (AAMD) were asked about their likelihood </w:t>
      </w:r>
      <w:r w:rsidR="00A01D73">
        <w:t xml:space="preserve">of </w:t>
      </w:r>
      <w:r w:rsidR="00A3783D">
        <w:t>adopting TG-263</w:t>
      </w:r>
      <w:r w:rsidR="00AD5C11">
        <w:fldChar w:fldCharType="begin" w:fldLock="1"/>
      </w:r>
      <w:r w:rsidR="002E4D60">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AD5C11">
        <w:fldChar w:fldCharType="separate"/>
      </w:r>
      <w:r w:rsidR="002E4D60" w:rsidRPr="002E4D60">
        <w:rPr>
          <w:noProof/>
          <w:vertAlign w:val="superscript"/>
        </w:rPr>
        <w:t>2</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2C4A5EF9"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w:t>
      </w:r>
      <w:r w:rsidR="00BE09F0">
        <w:t>-</w:t>
      </w:r>
      <w:r w:rsidR="00AD4C59">
        <w:t>263</w:t>
      </w:r>
      <w:r w:rsidR="00320E66">
        <w:t>.</w:t>
      </w:r>
      <w:r w:rsidR="00A93AC3">
        <w:t xml:space="preserve"> The system is designed to work on any </w:t>
      </w:r>
      <w:proofErr w:type="gramStart"/>
      <w:r w:rsidR="00A93AC3">
        <w:t>Windows system, and</w:t>
      </w:r>
      <w:proofErr w:type="gramEnd"/>
      <w:r w:rsidR="00A93AC3">
        <w:t xml:space="preserve"> operate with all </w:t>
      </w:r>
      <w:r w:rsidR="00BE09F0">
        <w:t>TPSs</w:t>
      </w:r>
      <w:r w:rsidR="00A93AC3">
        <w:t xml:space="preserve"> by utilizing the DICOM standard.</w:t>
      </w:r>
    </w:p>
    <w:p w14:paraId="08F6E50E" w14:textId="45DA5828" w:rsidR="00BE2C15" w:rsidRDefault="00BE2C15" w:rsidP="00BE2C15">
      <w:pPr>
        <w:pStyle w:val="Heading1"/>
      </w:pPr>
      <w:r>
        <w:t>Methods</w:t>
      </w:r>
      <w:r w:rsidR="006B12C8">
        <w:t xml:space="preserve"> and Results</w:t>
      </w:r>
    </w:p>
    <w:p w14:paraId="08D034FE" w14:textId="51CF7001" w:rsidR="0003183B" w:rsidRDefault="00272639" w:rsidP="0003183B">
      <w:r>
        <w:t xml:space="preserve">The program was written using the </w:t>
      </w:r>
      <w:r w:rsidR="00306C64">
        <w:t>C</w:t>
      </w:r>
      <w:r>
        <w:t># coding language</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w:t>
      </w:r>
      <w:r w:rsidR="00BE09F0">
        <w:t>OARs</w:t>
      </w:r>
      <w:r w:rsidR="004B0792">
        <w:t>, etc.)</w:t>
      </w:r>
      <w:r w:rsidR="00E45FAD">
        <w:t>, the color specification, and ontology</w:t>
      </w:r>
      <w:r w:rsidR="004B0792">
        <w:t xml:space="preserve">. Step 3) Setting DICOM paths and </w:t>
      </w:r>
      <w:proofErr w:type="gramStart"/>
      <w:r w:rsidR="004B0792">
        <w:t>requirements</w:t>
      </w:r>
      <w:r w:rsidR="008E46D5">
        <w:t>, or</w:t>
      </w:r>
      <w:proofErr w:type="gramEnd"/>
      <w:r w:rsidR="008E46D5">
        <w:t xml:space="preserve"> creating loadable DICOM/XML files</w:t>
      </w:r>
      <w:r w:rsidR="004B0792">
        <w:t xml:space="preserve">. </w:t>
      </w:r>
      <w:r w:rsidR="00A74086">
        <w:t>T</w:t>
      </w:r>
      <w:r w:rsidR="004B0792">
        <w:t xml:space="preserve">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w:t>
      </w:r>
      <w:r w:rsidR="00A01D73">
        <w:t>s</w:t>
      </w:r>
      <w:r w:rsidR="004B535C">
        <w:t xml:space="preserve">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6"/>
      <w:commentRangeStart w:id="7"/>
      <w:commentRangeStart w:id="8"/>
      <w:commentRangeStart w:id="9"/>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6"/>
      <w:r w:rsidR="00A64CD3">
        <w:rPr>
          <w:rStyle w:val="CommentReference"/>
        </w:rPr>
        <w:commentReference w:id="6"/>
      </w:r>
      <w:commentRangeEnd w:id="7"/>
      <w:r w:rsidR="00126906">
        <w:rPr>
          <w:rStyle w:val="CommentReference"/>
        </w:rPr>
        <w:commentReference w:id="7"/>
      </w:r>
      <w:commentRangeEnd w:id="8"/>
      <w:r w:rsidR="000B7C67">
        <w:rPr>
          <w:rStyle w:val="CommentReference"/>
        </w:rPr>
        <w:commentReference w:id="8"/>
      </w:r>
      <w:commentRangeEnd w:id="9"/>
      <w:r w:rsidR="00386683">
        <w:rPr>
          <w:rStyle w:val="CommentReference"/>
        </w:rPr>
        <w:commentReference w:id="9"/>
      </w:r>
      <w:r w:rsidR="006E4E8C">
        <w:t>.</w:t>
      </w:r>
    </w:p>
    <w:p w14:paraId="38D6AB87" w14:textId="3CA86B14" w:rsidR="000B7C67" w:rsidRDefault="000B7C67" w:rsidP="000B7C67">
      <w:pPr>
        <w:pStyle w:val="Heading2"/>
      </w:pPr>
      <w:r>
        <w:lastRenderedPageBreak/>
        <w:t>Instructional Videos</w:t>
      </w:r>
    </w:p>
    <w:p w14:paraId="2420A6E0" w14:textId="21B67780" w:rsidR="000B7C67" w:rsidRPr="000B7C67" w:rsidRDefault="000B7C67" w:rsidP="000B7C67">
      <w:r>
        <w:t xml:space="preserve">Videos for the installation and running of the program can be found linked at the bottom of the publicly available GitHub page: </w:t>
      </w:r>
      <w:hyperlink r:id="rId10" w:history="1">
        <w:r w:rsidRPr="006D48E5">
          <w:rPr>
            <w:rStyle w:val="Hyperlink"/>
          </w:rPr>
          <w:t>https://github.com/brianmanderson/DicomTemplateMakerCSharp</w:t>
        </w:r>
      </w:hyperlink>
      <w:r>
        <w:t>, these are continually updated to show the performance of the program, and demonstrate all features.</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534051E8" w14:textId="3B52AF4E" w:rsidR="001F23FE" w:rsidRDefault="009D5C5C" w:rsidP="009D5C5C">
      <w:pPr>
        <w:pStyle w:val="Caption"/>
      </w:pPr>
      <w:r>
        <w:t xml:space="preserve">Figure </w:t>
      </w:r>
      <w:fldSimple w:instr=" SEQ Figure \* ARABIC ">
        <w:r w:rsidR="00A54A11">
          <w:rPr>
            <w:noProof/>
          </w:rPr>
          <w:t>1</w:t>
        </w:r>
      </w:fldSimple>
      <w:r>
        <w:t>: General workflow of the program</w:t>
      </w:r>
    </w:p>
    <w:p w14:paraId="368DAABF" w14:textId="32925979" w:rsidR="0003183B" w:rsidRDefault="0003183B" w:rsidP="0003183B">
      <w:pPr>
        <w:pStyle w:val="Heading2"/>
      </w:pPr>
      <w:r>
        <w:t>Installation</w:t>
      </w:r>
    </w:p>
    <w:p w14:paraId="744B5386" w14:textId="42D748F1" w:rsidR="0003183B" w:rsidRDefault="00756BB7" w:rsidP="00BE2C15">
      <w:r>
        <w:t xml:space="preserve">This program was written to be run on the Windows operating system, operating system 8 or later. </w:t>
      </w:r>
      <w:r w:rsidR="0003183B">
        <w:t>Th</w:t>
      </w:r>
      <w:r>
        <w:t>e</w:t>
      </w:r>
      <w:r w:rsidR="0003183B">
        <w:t xml:space="preserve"> </w:t>
      </w:r>
      <w:r w:rsidR="002E7500">
        <w:t xml:space="preserve">link to download is available at the bottom of our GitHub page </w:t>
      </w:r>
      <w:commentRangeStart w:id="10"/>
      <w:commentRangeStart w:id="11"/>
      <w:r w:rsidR="00386683">
        <w:t>(cited above)</w:t>
      </w:r>
      <w:commentRangeEnd w:id="10"/>
      <w:r w:rsidR="00386683">
        <w:rPr>
          <w:rStyle w:val="CommentReference"/>
        </w:rPr>
        <w:commentReference w:id="10"/>
      </w:r>
      <w:commentRangeEnd w:id="11"/>
      <w:r w:rsidR="003643E5">
        <w:rPr>
          <w:rStyle w:val="CommentReference"/>
        </w:rPr>
        <w:commentReference w:id="11"/>
      </w:r>
      <w:r>
        <w:t xml:space="preserve">, and is presented as a zipped file. </w:t>
      </w:r>
      <w:r w:rsidR="00632549">
        <w:t>After extraction, the user should install the setup.exe function</w:t>
      </w:r>
      <w:commentRangeStart w:id="12"/>
      <w:commentRangeStart w:id="13"/>
      <w:commentRangeEnd w:id="12"/>
      <w:r w:rsidR="00B72378">
        <w:rPr>
          <w:rStyle w:val="CommentReference"/>
        </w:rPr>
        <w:commentReference w:id="12"/>
      </w:r>
      <w:commentRangeEnd w:id="13"/>
      <w:r w:rsidR="000B7C67">
        <w:rPr>
          <w:rStyle w:val="CommentReference"/>
        </w:rPr>
        <w:commentReference w:id="13"/>
      </w:r>
    </w:p>
    <w:p w14:paraId="3088A9FA" w14:textId="576089AA" w:rsidR="00632549" w:rsidRDefault="00632549" w:rsidP="00632549">
      <w:pPr>
        <w:keepNext/>
      </w:pPr>
    </w:p>
    <w:p w14:paraId="11F0D9C2" w14:textId="18EC9729" w:rsidR="00EC287B" w:rsidRDefault="00EC287B" w:rsidP="00EC287B">
      <w:pPr>
        <w:pStyle w:val="Heading2"/>
      </w:pPr>
      <w:r>
        <w:t>Running program</w:t>
      </w:r>
    </w:p>
    <w:p w14:paraId="506CA07B" w14:textId="1531435C" w:rsidR="00632549" w:rsidRDefault="00EC287B" w:rsidP="00632549">
      <w:r>
        <w:t>After installation, the program can be found via searching ‘</w:t>
      </w:r>
      <w:proofErr w:type="spellStart"/>
      <w:r>
        <w:t>DicomTemplateMakerGUI</w:t>
      </w:r>
      <w:proofErr w:type="spellEnd"/>
      <w:r>
        <w:t>’.</w:t>
      </w:r>
    </w:p>
    <w:p w14:paraId="4503DC8E" w14:textId="68E441F0" w:rsidR="00EC287B" w:rsidRDefault="00EC287B" w:rsidP="00EC287B">
      <w:r>
        <w:t xml:space="preserve">The starting splash screen will highlight </w:t>
      </w:r>
      <w:r w:rsidR="007F1F95">
        <w:t>three</w:t>
      </w:r>
      <w:r>
        <w:t xml:space="preserve"> buttons in green, prompting the user to add a new template manually, </w:t>
      </w:r>
      <w:r w:rsidR="007F1F95">
        <w:t xml:space="preserve">load a template from the online </w:t>
      </w:r>
      <w:proofErr w:type="spellStart"/>
      <w:r w:rsidR="00B72378">
        <w:t>A</w:t>
      </w:r>
      <w:r w:rsidR="007F1F95">
        <w:t>irtables</w:t>
      </w:r>
      <w:proofErr w:type="spellEnd"/>
      <w:r w:rsidR="007F1F95">
        <w:t xml:space="preserve">, </w:t>
      </w:r>
      <w:r w:rsidR="002E7500">
        <w:t>or</w:t>
      </w:r>
      <w:r w:rsidR="007F1F95">
        <w:t xml:space="preserve"> load from XML files specific to Varian</w:t>
      </w:r>
      <w:r w:rsidR="009E6883">
        <w:t xml:space="preserve"> as shown in</w:t>
      </w:r>
      <w:r w:rsidR="007F1F95">
        <w:t xml:space="preserve"> </w:t>
      </w:r>
      <w:r w:rsidR="007F1F95">
        <w:fldChar w:fldCharType="begin"/>
      </w:r>
      <w:r w:rsidR="007F1F95">
        <w:instrText xml:space="preserve"> REF _Ref126159491 \h </w:instrText>
      </w:r>
      <w:r w:rsidR="007F1F95">
        <w:fldChar w:fldCharType="separate"/>
      </w:r>
      <w:r w:rsidR="00955522">
        <w:t xml:space="preserve">Figure </w:t>
      </w:r>
      <w:r w:rsidR="00955522">
        <w:rPr>
          <w:noProof/>
        </w:rPr>
        <w:t>3</w:t>
      </w:r>
      <w:r w:rsidR="007F1F95">
        <w:fldChar w:fldCharType="end"/>
      </w:r>
      <w:r>
        <w:t>.</w:t>
      </w:r>
    </w:p>
    <w:p w14:paraId="36C58528" w14:textId="77777777" w:rsidR="007F1F95" w:rsidRDefault="007F1F95" w:rsidP="007F1F95">
      <w:pPr>
        <w:keepNext/>
      </w:pPr>
      <w:r w:rsidRPr="007F1F95">
        <w:rPr>
          <w:noProof/>
        </w:rPr>
        <w:lastRenderedPageBreak/>
        <w:drawing>
          <wp:inline distT="0" distB="0" distL="0" distR="0" wp14:anchorId="14B8DA56" wp14:editId="042C0AE2">
            <wp:extent cx="5943600" cy="2057400"/>
            <wp:effectExtent l="0" t="0" r="0" b="0"/>
            <wp:docPr id="4" name="Picture 3" descr="Graphical user interface, text, application&#10;&#10;Description automatically generated">
              <a:extLst xmlns:a="http://schemas.openxmlformats.org/drawingml/2006/main">
                <a:ext uri="{FF2B5EF4-FFF2-40B4-BE49-F238E27FC236}">
                  <a16:creationId xmlns:a16="http://schemas.microsoft.com/office/drawing/2014/main" id="{5CC70042-0D2B-1A2A-6403-CBA804B67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text, application&#10;&#10;Description automatically generated">
                      <a:extLst>
                        <a:ext uri="{FF2B5EF4-FFF2-40B4-BE49-F238E27FC236}">
                          <a16:creationId xmlns:a16="http://schemas.microsoft.com/office/drawing/2014/main" id="{5CC70042-0D2B-1A2A-6403-CBA804B67E55}"/>
                        </a:ext>
                      </a:extLst>
                    </pic:cNvPr>
                    <pic:cNvPicPr>
                      <a:picLocks noChangeAspect="1"/>
                    </pic:cNvPicPr>
                  </pic:nvPicPr>
                  <pic:blipFill>
                    <a:blip r:embed="rId12"/>
                    <a:stretch>
                      <a:fillRect/>
                    </a:stretch>
                  </pic:blipFill>
                  <pic:spPr>
                    <a:xfrm>
                      <a:off x="0" y="0"/>
                      <a:ext cx="5943600" cy="2057400"/>
                    </a:xfrm>
                    <a:prstGeom prst="rect">
                      <a:avLst/>
                    </a:prstGeom>
                  </pic:spPr>
                </pic:pic>
              </a:graphicData>
            </a:graphic>
          </wp:inline>
        </w:drawing>
      </w:r>
    </w:p>
    <w:p w14:paraId="38071866" w14:textId="00C7547D" w:rsidR="00EC287B" w:rsidRDefault="007F1F95" w:rsidP="007F1F95">
      <w:pPr>
        <w:pStyle w:val="Caption"/>
      </w:pPr>
      <w:bookmarkStart w:id="14" w:name="_Ref126159491"/>
      <w:r>
        <w:t xml:space="preserve">Figure </w:t>
      </w:r>
      <w:fldSimple w:instr=" SEQ Figure \* ARABIC ">
        <w:r w:rsidR="00A54A11">
          <w:rPr>
            <w:noProof/>
          </w:rPr>
          <w:t>2</w:t>
        </w:r>
      </w:fldSimple>
      <w:bookmarkEnd w:id="14"/>
      <w:r>
        <w:t>:</w:t>
      </w:r>
      <w:r w:rsidRPr="007F1F95">
        <w:t xml:space="preserve"> </w:t>
      </w:r>
      <w:r>
        <w:t xml:space="preserve">First run splash screen. Green buttons indicate the user should create a new template manually, load from </w:t>
      </w:r>
      <w:r w:rsidR="00E23FDD">
        <w:t xml:space="preserve">an </w:t>
      </w:r>
      <w:r>
        <w:t>online template, or load from XML files (Varian)</w:t>
      </w:r>
    </w:p>
    <w:p w14:paraId="788FC068" w14:textId="77777777" w:rsidR="001F5F33" w:rsidRDefault="005709A1" w:rsidP="005709A1">
      <w:pPr>
        <w:pStyle w:val="Heading2"/>
      </w:pPr>
      <w:r>
        <w:t>Creation of Template</w:t>
      </w:r>
    </w:p>
    <w:p w14:paraId="6F1BF8B0" w14:textId="60D03CB8" w:rsidR="005709A1" w:rsidRDefault="001F5F33" w:rsidP="001F5F33">
      <w:pPr>
        <w:pStyle w:val="Heading3"/>
      </w:pPr>
      <w:r>
        <w:t>Load Online Templates</w:t>
      </w:r>
    </w:p>
    <w:p w14:paraId="64BAE915" w14:textId="33B0825D" w:rsidR="00704AE4" w:rsidRDefault="00853FA7" w:rsidP="00B1058D">
      <w:pPr>
        <w:rPr>
          <w:ins w:id="15" w:author="Anderson, Brian" w:date="2023-02-16T11:08:00Z"/>
        </w:rPr>
      </w:pPr>
      <w:r>
        <w:t xml:space="preserve">The program comes with over 50 premade </w:t>
      </w:r>
      <w:r w:rsidR="00B1058D">
        <w:t xml:space="preserve">structure set </w:t>
      </w:r>
      <w:r w:rsidR="002E7500">
        <w:t>templates</w:t>
      </w:r>
      <w:r>
        <w:t xml:space="preserve"> based on anatomical site and surgical status.</w:t>
      </w:r>
      <w:r w:rsidR="000F47AA" w:rsidRPr="000F47AA">
        <w:t xml:space="preserve"> </w:t>
      </w:r>
      <w:r w:rsidR="00B1058D">
        <w:t xml:space="preserve">The online spreadsheet containing the raw data for all templates may be found at the following link: </w:t>
      </w:r>
      <w:hyperlink r:id="rId13"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4566F6">
        <w:t xml:space="preserve">Any changes to the online spreadsheet are viewed and updated by the program in real time, therefore this is an evergreen program. </w:t>
      </w:r>
      <w:r w:rsidR="000F47AA">
        <w:t>These default structure</w:t>
      </w:r>
      <w:r w:rsidR="00B1058D">
        <w:t xml:space="preserve"> sets</w:t>
      </w:r>
      <w:r w:rsidR="000F47AA">
        <w:t xml:space="preserve"> are</w:t>
      </w:r>
      <w:r w:rsidR="00B1058D">
        <w:t xml:space="preserve"> arranged by treated organ and</w:t>
      </w:r>
      <w:r w:rsidR="000F47AA">
        <w:t xml:space="preserve"> </w:t>
      </w:r>
      <w:ins w:id="16" w:author="Anderson, Brian" w:date="2023-02-16T10:48:00Z">
        <w:r w:rsidR="00CD1E84">
          <w:t xml:space="preserve">include all sites </w:t>
        </w:r>
      </w:ins>
      <w:r w:rsidR="00B1058D">
        <w:t>based on an American Society for Radiation Oncology (ASTRO) consensus paper</w:t>
      </w:r>
      <w:ins w:id="17" w:author="Anderson, Brian" w:date="2023-02-16T10:51:00Z">
        <w:r w:rsidR="001A369C">
          <w:fldChar w:fldCharType="begin" w:fldLock="1"/>
        </w:r>
      </w:ins>
      <w:r w:rsidR="00E95EAE">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7&lt;/sup&gt;","plainTextFormattedCitation":"7","previouslyFormattedCitation":"&lt;sup&gt;7&lt;/sup&gt;"},"properties":{"noteIndex":0},"schema":"https://github.com/citation-style-language/schema/raw/master/csl-citation.json"}</w:instrText>
      </w:r>
      <w:r w:rsidR="001A369C">
        <w:fldChar w:fldCharType="separate"/>
      </w:r>
      <w:r w:rsidR="001A369C" w:rsidRPr="001A369C">
        <w:rPr>
          <w:noProof/>
          <w:vertAlign w:val="superscript"/>
        </w:rPr>
        <w:t>7</w:t>
      </w:r>
      <w:ins w:id="18" w:author="Anderson, Brian" w:date="2023-02-16T10:51:00Z">
        <w:r w:rsidR="001A369C">
          <w:fldChar w:fldCharType="end"/>
        </w:r>
      </w:ins>
      <w:del w:id="19" w:author="Anderson, Brian" w:date="2023-02-16T10:49:00Z">
        <w:r w:rsidR="00B1058D" w:rsidDel="00CD1E84">
          <w:delText xml:space="preserve"> includ</w:delText>
        </w:r>
      </w:del>
      <w:del w:id="20" w:author="Anderson, Brian" w:date="2023-02-16T10:48:00Z">
        <w:r w:rsidR="00B1058D" w:rsidDel="00CD1E84">
          <w:delText>ing</w:delText>
        </w:r>
      </w:del>
      <w:del w:id="21" w:author="Anderson, Brian" w:date="2023-02-16T10:49:00Z">
        <w:r w:rsidR="00B1058D" w:rsidDel="00CD1E84">
          <w:delText xml:space="preserve"> Central Nervous System</w:delText>
        </w:r>
        <w:r w:rsidR="00B1058D" w:rsidRPr="00B1058D" w:rsidDel="00CD1E84">
          <w:delText xml:space="preserve"> (e.g., Brain, C-spine, T-spine, L-spine, Sacral spine, craniospinal), Head and Neck (e.g., face/parotid, orbit, sinonasal, nasopharynx, oropharynx, larynx/hypopharynx/thyroid or cervical esophagus, elective or definitive neck), Thoracic (e.g.,breast/chest wall, supraclavicular fossa, axilla, lung, mediastinum/thymus, esophagus), Abdominal (e.g., Lower esophagus/gastroesophageal junction, spleen, stomach, pancreas, liver, renal/adrenal, retroperitoneal space, paraaortic), Pelvic (e.g., bladder, cervix/uterus/vagina/vulva, prostate, rectum, and anus) and Extremity (e.g., all extremity)</w:delText>
        </w:r>
        <w:r w:rsidR="00B1058D" w:rsidDel="00CD1E84">
          <w:delText xml:space="preserve"> sites</w:delText>
        </w:r>
      </w:del>
      <w:r w:rsidR="000F47AA">
        <w:t>.</w:t>
      </w:r>
      <w:r w:rsidR="00B1058D">
        <w:t xml:space="preserve"> </w:t>
      </w:r>
      <w:del w:id="22" w:author="Anderson, Brian" w:date="2023-02-16T10:51:00Z">
        <w:r w:rsidR="00B1058D" w:rsidDel="001A369C">
          <w:delText>(</w:delText>
        </w:r>
        <w:r w:rsidR="00B1058D" w:rsidRPr="00B1058D" w:rsidDel="001A369C">
          <w:delText>PMID: 30576843</w:delText>
        </w:r>
        <w:r w:rsidR="00B1058D" w:rsidDel="001A369C">
          <w:delText xml:space="preserve">) </w:delText>
        </w:r>
      </w:del>
      <w:r w:rsidR="00FD17AB">
        <w:t>There were two types of structures</w:t>
      </w:r>
      <w:ins w:id="23" w:author="Anderson, Brian" w:date="2023-02-16T10:59:00Z">
        <w:r w:rsidR="001A369C">
          <w:t>:</w:t>
        </w:r>
      </w:ins>
      <w:del w:id="24" w:author="Anderson, Brian" w:date="2023-02-16T10:59:00Z">
        <w:r w:rsidR="00FD17AB" w:rsidDel="001A369C">
          <w:delText>,</w:delText>
        </w:r>
      </w:del>
      <w:r w:rsidR="00FD17AB">
        <w:t xml:space="preserve"> Recommend</w:t>
      </w:r>
      <w:ins w:id="25" w:author="Anderson, Brian" w:date="2023-02-16T11:00:00Z">
        <w:r w:rsidR="001A369C">
          <w:t xml:space="preserve"> and Consider. Recommended</w:t>
        </w:r>
      </w:ins>
      <w:del w:id="26" w:author="Anderson, Brian" w:date="2023-02-16T11:00:00Z">
        <w:r w:rsidR="00FD17AB" w:rsidDel="001A369C">
          <w:delText xml:space="preserve">, which </w:delText>
        </w:r>
      </w:del>
      <w:ins w:id="27" w:author="Anderson, Brian" w:date="2023-02-16T11:00:00Z">
        <w:r w:rsidR="001A369C">
          <w:t xml:space="preserve"> </w:t>
        </w:r>
      </w:ins>
      <w:r w:rsidR="00FD17AB">
        <w:t xml:space="preserve">should be contoured in all adult definitive cases and may assist </w:t>
      </w:r>
      <w:del w:id="28" w:author="Anderson, Brian" w:date="2023-02-16T11:05:00Z">
        <w:r w:rsidR="00FD17AB" w:rsidDel="00704AE4">
          <w:delText xml:space="preserve">with organ selection </w:delText>
        </w:r>
      </w:del>
      <w:r w:rsidR="00FD17AB">
        <w:t>for palliative cases</w:t>
      </w:r>
      <w:del w:id="29" w:author="Anderson, Brian" w:date="2023-02-16T11:00:00Z">
        <w:r w:rsidR="00FD17AB" w:rsidDel="001A369C">
          <w:delText>,</w:delText>
        </w:r>
      </w:del>
      <w:ins w:id="30" w:author="Anderson, Brian" w:date="2023-02-16T11:00:00Z">
        <w:r w:rsidR="001A369C">
          <w:t>.</w:t>
        </w:r>
      </w:ins>
      <w:r w:rsidR="00FD17AB">
        <w:t xml:space="preserve"> </w:t>
      </w:r>
      <w:del w:id="31" w:author="Anderson, Brian" w:date="2023-02-16T11:00:00Z">
        <w:r w:rsidR="00FD17AB" w:rsidDel="001A369C">
          <w:delText xml:space="preserve">and </w:delText>
        </w:r>
      </w:del>
      <w:r w:rsidR="00FD17AB">
        <w:t>Consider</w:t>
      </w:r>
      <w:ins w:id="32" w:author="Anderson, Brian" w:date="2023-02-16T11:05:00Z">
        <w:r w:rsidR="00704AE4">
          <w:t xml:space="preserve"> are to </w:t>
        </w:r>
      </w:ins>
      <w:del w:id="33" w:author="Anderson, Brian" w:date="2023-02-16T11:05:00Z">
        <w:r w:rsidR="00FD17AB" w:rsidDel="00704AE4">
          <w:delText xml:space="preserve">, which are structures to </w:delText>
        </w:r>
      </w:del>
      <w:r w:rsidR="00FD17AB">
        <w:t>be considered on a case-by-case basis</w:t>
      </w:r>
      <w:del w:id="34" w:author="Anderson, Brian" w:date="2023-02-16T11:06:00Z">
        <w:r w:rsidR="00FD17AB" w:rsidDel="00704AE4">
          <w:delText xml:space="preserve"> depending on the clinical scenario</w:delText>
        </w:r>
      </w:del>
      <w:r w:rsidR="00FD17AB">
        <w:t xml:space="preserve">. </w:t>
      </w:r>
      <w:r w:rsidR="00B1058D">
        <w:t xml:space="preserve">These templates were further customized </w:t>
      </w:r>
      <w:del w:id="35" w:author="Anderson, Brian" w:date="2023-02-16T11:06:00Z">
        <w:r w:rsidR="00B1058D" w:rsidDel="00704AE4">
          <w:delText>by adding</w:delText>
        </w:r>
      </w:del>
      <w:ins w:id="36" w:author="Anderson, Brian" w:date="2023-02-16T11:06:00Z">
        <w:r w:rsidR="00704AE4">
          <w:t>with</w:t>
        </w:r>
      </w:ins>
      <w:r w:rsidR="00B1058D">
        <w:t xml:space="preserve"> </w:t>
      </w:r>
      <w:r w:rsidR="00FD17AB">
        <w:t xml:space="preserve">common target structures for each site, </w:t>
      </w:r>
      <w:r w:rsidR="00B1058D">
        <w:t>relevant OARs</w:t>
      </w:r>
      <w:del w:id="37" w:author="Anderson, Brian" w:date="2023-02-16T11:06:00Z">
        <w:r w:rsidR="00B1058D" w:rsidDel="00704AE4">
          <w:delText xml:space="preserve"> (e.g., Spleen for anatomically relevant sites such as gastroesophageal junction or stomach)</w:delText>
        </w:r>
      </w:del>
      <w:r w:rsidR="004566F6">
        <w:t>, combining Abdomen and Pelvis roots into “</w:t>
      </w:r>
      <w:proofErr w:type="spellStart"/>
      <w:r w:rsidR="004566F6">
        <w:t>AbdPelv</w:t>
      </w:r>
      <w:proofErr w:type="spellEnd"/>
      <w:r w:rsidR="004566F6">
        <w:t xml:space="preserve">” as there is not a natural barrier between these sites and pelvic malignancies commonly include </w:t>
      </w:r>
      <w:proofErr w:type="spellStart"/>
      <w:r w:rsidR="004566F6">
        <w:t>paraortic</w:t>
      </w:r>
      <w:proofErr w:type="spellEnd"/>
      <w:r w:rsidR="004566F6">
        <w:t xml:space="preserve"> coverage, </w:t>
      </w:r>
      <w:r w:rsidR="00B1058D">
        <w:t>and building out additional sub-site specific templates (e.g., intact and post-operative prostate, partial breast, whole breast</w:t>
      </w:r>
      <w:ins w:id="38" w:author="Anderson, Brian" w:date="2023-02-16T11:07:00Z">
        <w:r w:rsidR="00704AE4">
          <w:t>, etc.</w:t>
        </w:r>
      </w:ins>
      <w:del w:id="39" w:author="Anderson, Brian" w:date="2023-02-16T11:07:00Z">
        <w:r w:rsidR="00B1058D" w:rsidDel="00704AE4">
          <w:delText>, and breast or chest wall with or without regional nodal coverage</w:delText>
        </w:r>
      </w:del>
      <w:r w:rsidR="00B1058D">
        <w:t xml:space="preserve">). </w:t>
      </w:r>
      <w:commentRangeStart w:id="40"/>
      <w:r w:rsidR="00B1058D">
        <w:t>Brachytherapy templates were created by polling the AAPM brachytherapy working group for consensus, including breast, endobronchial, gynecological, ocular, prostate, and skin templates.</w:t>
      </w:r>
      <w:del w:id="41" w:author="Anderson, Brian" w:date="2023-02-16T11:07:00Z">
        <w:r w:rsidR="00B1058D" w:rsidDel="00704AE4">
          <w:delText xml:space="preserve"> </w:delText>
        </w:r>
      </w:del>
      <w:commentRangeEnd w:id="40"/>
      <w:r w:rsidR="00B1058D">
        <w:rPr>
          <w:rStyle w:val="CommentReference"/>
        </w:rPr>
        <w:commentReference w:id="40"/>
      </w:r>
      <w:r w:rsidR="00B1058D">
        <w:t xml:space="preserve">, Template roots were designed by Miscellaneous, Targets, and by anatomic Sites and Subsites. Sample Miscellaneous structures include </w:t>
      </w:r>
      <w:r w:rsidR="004566F6">
        <w:t>BODY, Fid (</w:t>
      </w:r>
      <w:del w:id="42" w:author="Anderson, Brian" w:date="2023-02-16T11:08:00Z">
        <w:r w:rsidR="004566F6" w:rsidDel="00704AE4">
          <w:delText xml:space="preserve">i.e., </w:delText>
        </w:r>
      </w:del>
      <w:r w:rsidR="004566F6">
        <w:t>fiducials), Hi HU (</w:t>
      </w:r>
      <w:del w:id="43" w:author="Anderson, Brian" w:date="2023-02-16T11:07:00Z">
        <w:r w:rsidR="004566F6" w:rsidDel="00704AE4">
          <w:delText xml:space="preserve">i.e., </w:delText>
        </w:r>
      </w:del>
      <w:r w:rsidR="004566F6">
        <w:t xml:space="preserve">high Hounsfield units), Pacemaker, Scalp, Scar, Skin05, and Spacer. </w:t>
      </w:r>
      <w:r w:rsidR="00B1058D">
        <w:t>Sample Target include: “_Targets” as the root with suffixes such as “Basic”, “1DoseLevel”</w:t>
      </w:r>
      <w:r w:rsidR="004566F6">
        <w:t>,</w:t>
      </w:r>
      <w:r w:rsidR="00B1058D">
        <w:t xml:space="preserve"> </w:t>
      </w:r>
      <w:r w:rsidR="004566F6">
        <w:t>“2DoseLevel”, “3DoseLevel”, “4DoseLevel”</w:t>
      </w:r>
      <w:r w:rsidR="00B1058D">
        <w:t xml:space="preserve">, </w:t>
      </w:r>
      <w:r w:rsidR="004566F6">
        <w:t>“</w:t>
      </w:r>
      <w:r w:rsidR="00B1058D">
        <w:t>Breast</w:t>
      </w:r>
      <w:r w:rsidR="004566F6">
        <w:t>”</w:t>
      </w:r>
      <w:r w:rsidR="00B1058D">
        <w:t xml:space="preserve">, </w:t>
      </w:r>
      <w:r w:rsidR="004566F6">
        <w:t>“</w:t>
      </w:r>
      <w:r w:rsidR="00B1058D">
        <w:t>Chest wall</w:t>
      </w:r>
      <w:r w:rsidR="004566F6">
        <w:t>”</w:t>
      </w:r>
      <w:r w:rsidR="00B1058D">
        <w:t xml:space="preserve"> and </w:t>
      </w:r>
      <w:r w:rsidR="004566F6">
        <w:t>“</w:t>
      </w:r>
      <w:r w:rsidR="00B1058D">
        <w:t>Regional Nodal Irradiation</w:t>
      </w:r>
      <w:r w:rsidR="004566F6">
        <w:t>”</w:t>
      </w:r>
      <w:r w:rsidR="00B1058D">
        <w:t xml:space="preserve"> (RNI). </w:t>
      </w:r>
      <w:ins w:id="44" w:author="Anderson, Brian" w:date="2023-02-16T11:08:00Z">
        <w:r w:rsidR="00704AE4">
          <w:t>The current list of structures can be seen in xxx sup figure.</w:t>
        </w:r>
      </w:ins>
    </w:p>
    <w:p w14:paraId="175173B1" w14:textId="24D562C2" w:rsidR="000F47AA" w:rsidRDefault="004566F6" w:rsidP="00B1058D">
      <w:r>
        <w:t xml:space="preserve">An informal consensus on OAR coloration and target coloration was achieved, though color selections are fully customizable within the program. For example, target coloration was based on institutional preference at MDACC (personal communication: Sue Yom), UCSF (personal communication: Anne Lee), and Michigan (personal communication: Chuck Mayo), reflecting the </w:t>
      </w:r>
      <w:commentRangeStart w:id="45"/>
      <w:r>
        <w:t>Clifford Chao’s original IMRT book</w:t>
      </w:r>
      <w:commentRangeEnd w:id="45"/>
      <w:r>
        <w:rPr>
          <w:rStyle w:val="CommentReference"/>
        </w:rPr>
        <w:commentReference w:id="45"/>
      </w:r>
      <w:ins w:id="46" w:author="Anderson, Brian" w:date="2023-02-16T11:19:00Z">
        <w:r w:rsidR="00E95EAE">
          <w:fldChar w:fldCharType="begin" w:fldLock="1"/>
        </w:r>
      </w:ins>
      <w:r w:rsidR="00E95EAE">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8&lt;/sup&gt;","plainTextFormattedCitation":"8"},"properties":{"noteIndex":0},"schema":"https://github.com/citation-style-language/schema/raw/master/csl-citation.json"}</w:instrText>
      </w:r>
      <w:r w:rsidR="00E95EAE">
        <w:fldChar w:fldCharType="separate"/>
      </w:r>
      <w:r w:rsidR="00E95EAE" w:rsidRPr="00E95EAE">
        <w:rPr>
          <w:noProof/>
          <w:vertAlign w:val="superscript"/>
        </w:rPr>
        <w:t>8</w:t>
      </w:r>
      <w:ins w:id="47" w:author="Anderson, Brian" w:date="2023-02-16T11:19:00Z">
        <w:r w:rsidR="00E95EAE">
          <w:fldChar w:fldCharType="end"/>
        </w:r>
      </w:ins>
      <w:r>
        <w:t xml:space="preserve"> color preferences (e.g., all GTV’s green, and if only one dose level, CTV Red and PTV Red; if three dose levels, </w:t>
      </w:r>
      <w:proofErr w:type="spellStart"/>
      <w:r>
        <w:t>CTV_Low</w:t>
      </w:r>
      <w:proofErr w:type="spellEnd"/>
      <w:r>
        <w:t xml:space="preserve"> and </w:t>
      </w:r>
      <w:proofErr w:type="spellStart"/>
      <w:r>
        <w:t>PTV_Low</w:t>
      </w:r>
      <w:proofErr w:type="spellEnd"/>
      <w:r>
        <w:t xml:space="preserve"> Yellow; </w:t>
      </w:r>
      <w:proofErr w:type="spellStart"/>
      <w:r>
        <w:t>CTV_Mid</w:t>
      </w:r>
      <w:proofErr w:type="spellEnd"/>
      <w:r>
        <w:t xml:space="preserve"> and </w:t>
      </w:r>
      <w:proofErr w:type="spellStart"/>
      <w:r>
        <w:t>PTV_Mid</w:t>
      </w:r>
      <w:proofErr w:type="spellEnd"/>
      <w:r>
        <w:t xml:space="preserve"> Blue, and </w:t>
      </w:r>
      <w:proofErr w:type="spellStart"/>
      <w:r>
        <w:t>CTV_High</w:t>
      </w:r>
      <w:proofErr w:type="spellEnd"/>
      <w:r>
        <w:t xml:space="preserve"> and </w:t>
      </w:r>
      <w:proofErr w:type="spellStart"/>
      <w:r>
        <w:t>PTV_High</w:t>
      </w:r>
      <w:proofErr w:type="spellEnd"/>
      <w:r>
        <w:t xml:space="preserve"> Red). </w:t>
      </w:r>
      <w:del w:id="48" w:author="Anderson, Brian" w:date="2023-02-16T11:20:00Z">
        <w:r w:rsidDel="00D01ACE">
          <w:delText>Rationale for the color selection of targets include high volumes have a red ting because they are the “hottest” doses. CTVs are the same color as PTVs for simplicity/visualization purposes. Target colors are easily distinguishable and highly visible.</w:delText>
        </w:r>
      </w:del>
      <w:r>
        <w:t xml:space="preserve"> As noted previously, coloration of targets and OARs are fully customizable within the program. </w:t>
      </w:r>
      <w:r w:rsidR="0097525D">
        <w:t xml:space="preserve">Template language can be selected as English, Spanish, or French. </w:t>
      </w:r>
      <w:commentRangeStart w:id="49"/>
      <w:commentRangeStart w:id="50"/>
      <w:r>
        <w:t xml:space="preserve">A default ordering including a combination of primary and reverse orders are default selected within the program, as reverse order may reflect natural </w:t>
      </w:r>
      <w:r>
        <w:lastRenderedPageBreak/>
        <w:t xml:space="preserve">language more clearly </w:t>
      </w:r>
      <w:del w:id="51" w:author="Anderson, Brian" w:date="2023-02-16T11:20:00Z">
        <w:r w:rsidDel="00D01ACE">
          <w:delText xml:space="preserve">than primary order for some structures </w:delText>
        </w:r>
      </w:del>
      <w:r>
        <w:t xml:space="preserve">(e.g., </w:t>
      </w:r>
      <w:proofErr w:type="spellStart"/>
      <w:r>
        <w:t>Anal_Canal</w:t>
      </w:r>
      <w:proofErr w:type="spellEnd"/>
      <w:r>
        <w:t xml:space="preserve"> </w:t>
      </w:r>
      <w:del w:id="52" w:author="Anderson, Brian" w:date="2023-02-16T11:20:00Z">
        <w:r w:rsidDel="00D01ACE">
          <w:delText>reflects natual language more than</w:delText>
        </w:r>
      </w:del>
      <w:ins w:id="53" w:author="Anderson, Brian" w:date="2023-02-16T11:20:00Z">
        <w:r w:rsidR="00D01ACE">
          <w:t>vs</w:t>
        </w:r>
      </w:ins>
      <w:r>
        <w:t xml:space="preserve"> </w:t>
      </w:r>
      <w:proofErr w:type="spellStart"/>
      <w:r>
        <w:t>Canal_Anal</w:t>
      </w:r>
      <w:proofErr w:type="spellEnd"/>
      <w:r>
        <w:t>,</w:t>
      </w:r>
      <w:del w:id="54" w:author="Anderson, Brian" w:date="2023-02-16T11:20:00Z">
        <w:r w:rsidDel="00D01ACE">
          <w:delText xml:space="preserve"> </w:delText>
        </w:r>
      </w:del>
      <w:ins w:id="55" w:author="Anderson, Brian" w:date="2023-02-16T11:21:00Z">
        <w:r w:rsidR="00D01ACE">
          <w:t xml:space="preserve"> </w:t>
        </w:r>
      </w:ins>
      <w:del w:id="56" w:author="Anderson, Brian" w:date="2023-02-16T11:21:00Z">
        <w:r w:rsidDel="00D01ACE">
          <w:delText xml:space="preserve">similarly to the reverse order for </w:delText>
        </w:r>
      </w:del>
      <w:proofErr w:type="spellStart"/>
      <w:r>
        <w:t>Bowel_Bag</w:t>
      </w:r>
      <w:proofErr w:type="spellEnd"/>
      <w:r>
        <w:t>,</w:t>
      </w:r>
      <w:ins w:id="57" w:author="Anderson, Brian" w:date="2023-02-16T11:21:00Z">
        <w:r w:rsidR="00D01ACE">
          <w:t xml:space="preserve"> </w:t>
        </w:r>
        <w:proofErr w:type="spellStart"/>
        <w:r w:rsidR="00D01ACE">
          <w:t>etc</w:t>
        </w:r>
      </w:ins>
      <w:proofErr w:type="spellEnd"/>
      <w:del w:id="58" w:author="Anderson, Brian" w:date="2023-02-16T11:21:00Z">
        <w:r w:rsidDel="00D01ACE">
          <w:delText xml:space="preserve"> Constrict_Musc, and Glands are listed in reverse order so the name of the gland comes first</w:delText>
        </w:r>
      </w:del>
      <w:r>
        <w:t xml:space="preserve">). </w:t>
      </w:r>
      <w:commentRangeEnd w:id="49"/>
      <w:r>
        <w:rPr>
          <w:rStyle w:val="CommentReference"/>
        </w:rPr>
        <w:commentReference w:id="49"/>
      </w:r>
      <w:commentRangeEnd w:id="50"/>
      <w:r w:rsidR="007D0BDD">
        <w:rPr>
          <w:rStyle w:val="CommentReference"/>
        </w:rPr>
        <w:commentReference w:id="50"/>
      </w:r>
      <w:r>
        <w:t>Additionally</w:t>
      </w:r>
      <w:r w:rsidR="0097525D">
        <w:t>, laterality first (</w:t>
      </w:r>
      <w:proofErr w:type="spellStart"/>
      <w:r w:rsidR="0097525D">
        <w:t>L</w:t>
      </w:r>
      <w:r w:rsidR="00324160">
        <w:t>_</w:t>
      </w:r>
      <w:r w:rsidR="0097525D">
        <w:t>Breast</w:t>
      </w:r>
      <w:proofErr w:type="spellEnd"/>
      <w:r w:rsidR="0097525D">
        <w:t xml:space="preserve">, not </w:t>
      </w:r>
      <w:proofErr w:type="spellStart"/>
      <w:r w:rsidR="0097525D">
        <w:t>Breast</w:t>
      </w:r>
      <w:r w:rsidR="00324160">
        <w:t>_</w:t>
      </w:r>
      <w:r w:rsidR="0097525D">
        <w:t>L</w:t>
      </w:r>
      <w:proofErr w:type="spellEnd"/>
      <w:r w:rsidR="0097525D">
        <w:t>) can be selected</w:t>
      </w:r>
      <w:r w:rsidR="006C361E">
        <w:t xml:space="preserve">, </w:t>
      </w:r>
      <w:r w:rsidR="006C361E">
        <w:fldChar w:fldCharType="begin"/>
      </w:r>
      <w:r w:rsidR="006C361E">
        <w:instrText xml:space="preserve"> REF _Ref126159674 \h </w:instrText>
      </w:r>
      <w:r w:rsidR="006C361E">
        <w:fldChar w:fldCharType="separate"/>
      </w:r>
      <w:r w:rsidR="00955522">
        <w:t xml:space="preserve">Figure </w:t>
      </w:r>
      <w:r w:rsidR="00955522">
        <w:rPr>
          <w:noProof/>
        </w:rPr>
        <w:t>4</w:t>
      </w:r>
      <w:r w:rsidR="006C361E">
        <w:fldChar w:fldCharType="end"/>
      </w:r>
      <w:r w:rsidR="0097525D">
        <w:t>.</w:t>
      </w:r>
    </w:p>
    <w:p w14:paraId="55F62B20" w14:textId="77777777" w:rsidR="006C361E" w:rsidRDefault="006C361E" w:rsidP="006C361E">
      <w:pPr>
        <w:keepNext/>
      </w:pPr>
      <w:r w:rsidRPr="006C361E">
        <w:rPr>
          <w:noProof/>
        </w:rPr>
        <w:drawing>
          <wp:inline distT="0" distB="0" distL="0" distR="0" wp14:anchorId="6BE43B3B" wp14:editId="19DC5ED9">
            <wp:extent cx="2743200" cy="1292176"/>
            <wp:effectExtent l="19050" t="19050" r="19050" b="22860"/>
            <wp:docPr id="9" name="Picture 5" descr="Graphical user interface, text, application&#10;&#10;Description automatically generated">
              <a:extLst xmlns:a="http://schemas.openxmlformats.org/drawingml/2006/main">
                <a:ext uri="{FF2B5EF4-FFF2-40B4-BE49-F238E27FC236}">
                  <a16:creationId xmlns:a16="http://schemas.microsoft.com/office/drawing/2014/main" id="{00549B6A-08DE-9906-A9E9-D8A99B639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Graphical user interface, text, application&#10;&#10;Description automatically generated">
                      <a:extLst>
                        <a:ext uri="{FF2B5EF4-FFF2-40B4-BE49-F238E27FC236}">
                          <a16:creationId xmlns:a16="http://schemas.microsoft.com/office/drawing/2014/main" id="{00549B6A-08DE-9906-A9E9-D8A99B639894}"/>
                        </a:ext>
                      </a:extLst>
                    </pic:cNvPr>
                    <pic:cNvPicPr>
                      <a:picLocks noChangeAspect="1"/>
                    </pic:cNvPicPr>
                  </pic:nvPicPr>
                  <pic:blipFill>
                    <a:blip r:embed="rId14"/>
                    <a:stretch>
                      <a:fillRect/>
                    </a:stretch>
                  </pic:blipFill>
                  <pic:spPr>
                    <a:xfrm>
                      <a:off x="0" y="0"/>
                      <a:ext cx="2772973" cy="1306200"/>
                    </a:xfrm>
                    <a:prstGeom prst="rect">
                      <a:avLst/>
                    </a:prstGeom>
                    <a:ln>
                      <a:solidFill>
                        <a:schemeClr val="tx1"/>
                      </a:solidFill>
                    </a:ln>
                  </pic:spPr>
                </pic:pic>
              </a:graphicData>
            </a:graphic>
          </wp:inline>
        </w:drawing>
      </w:r>
    </w:p>
    <w:p w14:paraId="0729852B" w14:textId="4D626C4A" w:rsidR="006C361E" w:rsidDel="00AA3695" w:rsidRDefault="006C361E" w:rsidP="006C361E">
      <w:pPr>
        <w:pStyle w:val="Caption"/>
        <w:rPr>
          <w:del w:id="59" w:author="Anderson, Brian" w:date="2023-02-16T11:22:00Z"/>
        </w:rPr>
      </w:pPr>
      <w:bookmarkStart w:id="60" w:name="_Ref126159674"/>
      <w:r>
        <w:t xml:space="preserve">Figure </w:t>
      </w:r>
      <w:fldSimple w:instr=" SEQ Figure \* ARABIC ">
        <w:r w:rsidR="00A54A11">
          <w:rPr>
            <w:noProof/>
          </w:rPr>
          <w:t>3</w:t>
        </w:r>
      </w:fldSimple>
      <w:bookmarkEnd w:id="60"/>
      <w:r>
        <w:t>: Example of online templates loaded from TG</w:t>
      </w:r>
      <w:r w:rsidR="00324160">
        <w:t>-</w:t>
      </w:r>
      <w:r>
        <w:t>263, with English and laterality first selected.</w:t>
      </w:r>
    </w:p>
    <w:p w14:paraId="53E13064" w14:textId="010A608C" w:rsidR="004566F6" w:rsidDel="00AA3695" w:rsidRDefault="004566F6" w:rsidP="004566F6">
      <w:pPr>
        <w:rPr>
          <w:del w:id="61" w:author="Anderson, Brian" w:date="2023-02-16T11:22:00Z"/>
        </w:rPr>
      </w:pPr>
    </w:p>
    <w:p w14:paraId="062683C6" w14:textId="63A60A11" w:rsidR="004566F6" w:rsidRDefault="004566F6" w:rsidP="00AA3695">
      <w:pPr>
        <w:pStyle w:val="Caption"/>
        <w:pPrChange w:id="62" w:author="Anderson, Brian" w:date="2023-02-16T11:22:00Z">
          <w:pPr/>
        </w:pPrChange>
      </w:pPr>
      <w:commentRangeStart w:id="63"/>
      <w:commentRangeStart w:id="64"/>
      <w:del w:id="65" w:author="Anderson, Brian" w:date="2023-02-16T11:22:00Z">
        <w:r w:rsidRPr="004566F6" w:rsidDel="00AA3695">
          <w:rPr>
            <w:noProof/>
          </w:rPr>
          <w:drawing>
            <wp:inline distT="0" distB="0" distL="0" distR="0" wp14:anchorId="12CE29D8" wp14:editId="73DD2216">
              <wp:extent cx="5943600" cy="33616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61690"/>
                      </a:xfrm>
                      <a:prstGeom prst="rect">
                        <a:avLst/>
                      </a:prstGeom>
                    </pic:spPr>
                  </pic:pic>
                </a:graphicData>
              </a:graphic>
            </wp:inline>
          </w:drawing>
        </w:r>
      </w:del>
      <w:commentRangeEnd w:id="63"/>
      <w:r>
        <w:rPr>
          <w:rStyle w:val="CommentReference"/>
        </w:rPr>
        <w:commentReference w:id="63"/>
      </w:r>
      <w:commentRangeEnd w:id="64"/>
      <w:r w:rsidR="00AA3695">
        <w:rPr>
          <w:rStyle w:val="CommentReference"/>
          <w:i w:val="0"/>
          <w:iCs w:val="0"/>
          <w:color w:val="auto"/>
        </w:rPr>
        <w:commentReference w:id="64"/>
      </w:r>
    </w:p>
    <w:p w14:paraId="56847E83" w14:textId="06CD7578" w:rsidR="004566F6" w:rsidRPr="004566F6" w:rsidRDefault="004566F6" w:rsidP="003643E5">
      <w:commentRangeStart w:id="66"/>
      <w:commentRangeStart w:id="67"/>
      <w:commentRangeStart w:id="68"/>
      <w:del w:id="69" w:author="Anderson, Brian" w:date="2023-02-16T11:22:00Z">
        <w:r w:rsidRPr="004566F6" w:rsidDel="00AA3695">
          <w:rPr>
            <w:noProof/>
          </w:rPr>
          <w:drawing>
            <wp:inline distT="0" distB="0" distL="0" distR="0" wp14:anchorId="410A6392" wp14:editId="3FF7AA85">
              <wp:extent cx="1651700" cy="51692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69421" cy="5224752"/>
                      </a:xfrm>
                      <a:prstGeom prst="rect">
                        <a:avLst/>
                      </a:prstGeom>
                    </pic:spPr>
                  </pic:pic>
                </a:graphicData>
              </a:graphic>
            </wp:inline>
          </w:drawing>
        </w:r>
      </w:del>
      <w:commentRangeEnd w:id="66"/>
      <w:r>
        <w:rPr>
          <w:rStyle w:val="CommentReference"/>
        </w:rPr>
        <w:commentReference w:id="66"/>
      </w:r>
      <w:commentRangeEnd w:id="67"/>
      <w:r>
        <w:rPr>
          <w:rStyle w:val="CommentReference"/>
        </w:rPr>
        <w:commentReference w:id="67"/>
      </w:r>
      <w:commentRangeEnd w:id="68"/>
      <w:r w:rsidR="001B39A2">
        <w:rPr>
          <w:rStyle w:val="CommentReference"/>
        </w:rPr>
        <w:commentReference w:id="68"/>
      </w:r>
      <w:r>
        <w:rPr>
          <w:noProof/>
        </w:rPr>
        <w:t>i</w:t>
      </w:r>
      <w:del w:id="70" w:author="Anderson, Brian" w:date="2023-02-16T11:22:00Z">
        <w:r w:rsidRPr="004566F6" w:rsidDel="00AA3695">
          <w:rPr>
            <w:noProof/>
          </w:rPr>
          <w:drawing>
            <wp:inline distT="0" distB="0" distL="0" distR="0" wp14:anchorId="4C03C340" wp14:editId="2C824943">
              <wp:extent cx="1397940" cy="5222631"/>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7"/>
                      <a:stretch>
                        <a:fillRect/>
                      </a:stretch>
                    </pic:blipFill>
                    <pic:spPr>
                      <a:xfrm>
                        <a:off x="0" y="0"/>
                        <a:ext cx="1399836" cy="5229716"/>
                      </a:xfrm>
                      <a:prstGeom prst="rect">
                        <a:avLst/>
                      </a:prstGeom>
                    </pic:spPr>
                  </pic:pic>
                </a:graphicData>
              </a:graphic>
            </wp:inline>
          </w:drawing>
        </w:r>
        <w:r w:rsidRPr="004566F6" w:rsidDel="00AA3695">
          <w:rPr>
            <w:noProof/>
          </w:rPr>
          <w:delText xml:space="preserve"> </w:delText>
        </w:r>
        <w:r w:rsidRPr="004566F6" w:rsidDel="00AA3695">
          <w:rPr>
            <w:noProof/>
          </w:rPr>
          <w:drawing>
            <wp:inline distT="0" distB="0" distL="0" distR="0" wp14:anchorId="5220F5FF" wp14:editId="5830E66F">
              <wp:extent cx="1477107" cy="1365006"/>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18"/>
                      <a:stretch>
                        <a:fillRect/>
                      </a:stretch>
                    </pic:blipFill>
                    <pic:spPr>
                      <a:xfrm>
                        <a:off x="0" y="0"/>
                        <a:ext cx="1492690" cy="1379406"/>
                      </a:xfrm>
                      <a:prstGeom prst="rect">
                        <a:avLst/>
                      </a:prstGeom>
                    </pic:spPr>
                  </pic:pic>
                </a:graphicData>
              </a:graphic>
            </wp:inline>
          </w:drawing>
        </w:r>
      </w:del>
    </w:p>
    <w:p w14:paraId="3DC418D4" w14:textId="12EF7125" w:rsidR="001F5F33" w:rsidRDefault="001F5F33" w:rsidP="001F5F33">
      <w:pPr>
        <w:pStyle w:val="Heading3"/>
      </w:pPr>
      <w:r>
        <w:t>Load from XMLs</w:t>
      </w:r>
    </w:p>
    <w:p w14:paraId="7C16A1E8" w14:textId="5DF9DDC4" w:rsidR="001F5F33" w:rsidRDefault="001F5F33" w:rsidP="000F47AA">
      <w:r>
        <w:t>If the user has access to Varian .xml files, the folder to these files can be selected and templates will be created for each unique file. Template names come from the ID attribute, replacing spaces with ‘_’.</w:t>
      </w:r>
    </w:p>
    <w:p w14:paraId="08E057F9" w14:textId="3B0C6E14" w:rsidR="00667BB9" w:rsidRDefault="00F05CB9" w:rsidP="001F5F33">
      <w:pPr>
        <w:pStyle w:val="Heading3"/>
      </w:pPr>
      <w:r>
        <w:t xml:space="preserve">Manual </w:t>
      </w:r>
      <w:r w:rsidR="00667BB9">
        <w:t>Creation</w:t>
      </w:r>
    </w:p>
    <w:p w14:paraId="1A9FA000" w14:textId="66E7BBEC" w:rsidR="001F5F33" w:rsidRDefault="001F5F33" w:rsidP="006374CA">
      <w:r>
        <w:t>Selecting the ‘Add a new template’ button will prompt the user to create a new template name, prepping the addition of ROIs.</w:t>
      </w:r>
    </w:p>
    <w:p w14:paraId="63213196" w14:textId="0B783411" w:rsidR="001F5F33" w:rsidRDefault="001F5F33" w:rsidP="001F5F33">
      <w:pPr>
        <w:pStyle w:val="Heading2"/>
      </w:pPr>
      <w:r>
        <w:t>Edit of Template</w:t>
      </w:r>
    </w:p>
    <w:p w14:paraId="792FAF10" w14:textId="70DE4E9C" w:rsidR="006374CA" w:rsidRDefault="006374CA" w:rsidP="006374CA">
      <w:pPr>
        <w:rPr>
          <w:rStyle w:val="Hyperlink"/>
        </w:rPr>
      </w:pPr>
      <w:r>
        <w:t>After a template has been created, each ROI present will be listed. 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955522">
        <w:t xml:space="preserve">Figure </w:t>
      </w:r>
      <w:r w:rsidR="00955522">
        <w:rPr>
          <w:noProof/>
        </w:rPr>
        <w:t>5</w:t>
      </w:r>
      <w:r w:rsidR="00C57F42">
        <w:fldChar w:fldCharType="end"/>
      </w:r>
      <w:r>
        <w:t>.</w:t>
      </w:r>
      <w:r w:rsidR="007F03D2">
        <w:t xml:space="preserve"> The list of ROI interpreter types can be found in the DICOM Standard Brower</w:t>
      </w:r>
      <w:r w:rsidR="002E4D60">
        <w:t>.</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71"/>
      <w:commentRangeStart w:id="72"/>
      <w:commentRangeEnd w:id="71"/>
      <w:r w:rsidR="00D4657B">
        <w:rPr>
          <w:rStyle w:val="CommentReference"/>
        </w:rPr>
        <w:commentReference w:id="71"/>
      </w:r>
      <w:commentRangeEnd w:id="72"/>
      <w:r w:rsidR="002E4D60">
        <w:rPr>
          <w:rStyle w:val="CommentReference"/>
        </w:rPr>
        <w:commentReference w:id="72"/>
      </w:r>
    </w:p>
    <w:p w14:paraId="6E9C73FC" w14:textId="77777777" w:rsidR="00D17B67" w:rsidRDefault="00D17B67" w:rsidP="00D17B67">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9"/>
                    <a:stretch>
                      <a:fillRect/>
                    </a:stretch>
                  </pic:blipFill>
                  <pic:spPr>
                    <a:xfrm>
                      <a:off x="0" y="0"/>
                      <a:ext cx="5758693" cy="2423450"/>
                    </a:xfrm>
                    <a:prstGeom prst="rect">
                      <a:avLst/>
                    </a:prstGeom>
                    <a:ln>
                      <a:solidFill>
                        <a:schemeClr val="tx1"/>
                      </a:solidFill>
                    </a:ln>
                  </pic:spPr>
                </pic:pic>
              </a:graphicData>
            </a:graphic>
          </wp:inline>
        </w:drawing>
      </w:r>
    </w:p>
    <w:p w14:paraId="66D91654" w14:textId="2ED5DAC2" w:rsidR="00D17B67" w:rsidRDefault="00D17B67" w:rsidP="00D17B67">
      <w:pPr>
        <w:pStyle w:val="Caption"/>
      </w:pPr>
      <w:bookmarkStart w:id="73" w:name="_Ref126237540"/>
      <w:r>
        <w:t xml:space="preserve">Figure </w:t>
      </w:r>
      <w:fldSimple w:instr=" SEQ Figure \* ARABIC ">
        <w:r w:rsidR="00A54A11">
          <w:rPr>
            <w:noProof/>
          </w:rPr>
          <w:t>4</w:t>
        </w:r>
      </w:fldSimple>
      <w:bookmarkEnd w:id="73"/>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09DB7FB3" w14:textId="3FCCBE59" w:rsidR="00F85C9A" w:rsidRDefault="00F85C9A" w:rsidP="00F85C9A">
      <w:pPr>
        <w:pStyle w:val="Heading3"/>
      </w:pPr>
      <w:r>
        <w:lastRenderedPageBreak/>
        <w:t>Adding ROI</w:t>
      </w:r>
      <w:r w:rsidR="00EC7CE9">
        <w:t>s</w:t>
      </w:r>
    </w:p>
    <w:p w14:paraId="7D92F55A" w14:textId="7E2343EA" w:rsidR="00F85C9A" w:rsidRDefault="00F85C9A" w:rsidP="00F85C9A">
      <w:r>
        <w:t xml:space="preserve">ROIs can be added </w:t>
      </w:r>
      <w:r w:rsidR="005B6E5D">
        <w:t>via the program interface</w:t>
      </w:r>
      <w:r>
        <w:t xml:space="preserve"> or selection of an existing RT Structure file</w:t>
      </w:r>
      <w:r w:rsidR="005B6E5D">
        <w:t>,</w:t>
      </w:r>
      <w:r w:rsidR="004D1DA5">
        <w:t xml:space="preserve"> with the ‘Add ROIs from RT Structure File’ button</w:t>
      </w:r>
      <w:r>
        <w:t>. Users might find it easier to import a series of ROIs from a previously exported RT Structure than to add them manually</w:t>
      </w:r>
      <w:r w:rsidR="00E13A31">
        <w:t xml:space="preserve"> as o</w:t>
      </w:r>
      <w:r w:rsidR="007E0D0E">
        <w:t>ntologies (FMA codes) will automatically be created after reading the RT Structure file.</w:t>
      </w:r>
    </w:p>
    <w:p w14:paraId="6CD1B1AF" w14:textId="77777777" w:rsidR="00A6127D" w:rsidRDefault="00A6127D" w:rsidP="001F5F33">
      <w:pPr>
        <w:pStyle w:val="Heading2"/>
      </w:pPr>
      <w:r>
        <w:t>Outputs of the program</w:t>
      </w:r>
    </w:p>
    <w:p w14:paraId="4157FF41" w14:textId="5CA62476" w:rsidR="00B56154" w:rsidRDefault="00B56154" w:rsidP="00A6127D">
      <w:pPr>
        <w:pStyle w:val="Heading3"/>
      </w:pPr>
      <w:r>
        <w:t>Running the program as a DICOM Server</w:t>
      </w:r>
    </w:p>
    <w:p w14:paraId="236BC6A2" w14:textId="082601BD" w:rsidR="00B56154" w:rsidRPr="00B56154" w:rsidRDefault="00B56154" w:rsidP="00B56154">
      <w:r>
        <w:t xml:space="preserve">Should the user decide to run the program as a server, </w:t>
      </w:r>
      <w:r w:rsidR="007B6BE8">
        <w:t xml:space="preserve">automatically </w:t>
      </w:r>
      <w:r>
        <w:t>creating RT Structure files for each new DICOM set that appears within a subset of folders, the following steps are required.</w:t>
      </w:r>
    </w:p>
    <w:p w14:paraId="53313A00" w14:textId="77777777" w:rsidR="0005425B" w:rsidRDefault="0005425B" w:rsidP="00A6127D">
      <w:pPr>
        <w:pStyle w:val="Heading4"/>
      </w:pPr>
      <w:r>
        <w:t>Defining monitored DICOM paths</w:t>
      </w:r>
    </w:p>
    <w:p w14:paraId="228AFF66" w14:textId="377A7BC8" w:rsidR="0005425B" w:rsidRDefault="0005425B" w:rsidP="0005425B">
      <w:r>
        <w:t>Without a defined path, the program does not know where to monitor for new DICOM files</w:t>
      </w:r>
      <w:r w:rsidR="00154E15">
        <w:t xml:space="preserve"> to create an RT structure</w:t>
      </w:r>
      <w:r>
        <w:t xml:space="preserve">. </w:t>
      </w:r>
      <w:r w:rsidR="00521554">
        <w:t>User-</w:t>
      </w:r>
      <w:r>
        <w:t>specified paths must be provided for each template. Paths can be added within each template with the ‘Edit monitored DICOM paths’ button</w:t>
      </w:r>
      <w:r w:rsidR="00AC0EA2">
        <w:t>, highlighted in red in</w:t>
      </w:r>
      <w:r w:rsidR="00955522">
        <w:t xml:space="preserve"> </w:t>
      </w:r>
      <w:r w:rsidR="00955522">
        <w:fldChar w:fldCharType="begin"/>
      </w:r>
      <w:r w:rsidR="00955522">
        <w:instrText xml:space="preserve"> REF _Ref126237540 \h </w:instrText>
      </w:r>
      <w:r w:rsidR="00955522">
        <w:fldChar w:fldCharType="separate"/>
      </w:r>
      <w:r w:rsidR="005C5E75">
        <w:t xml:space="preserve">Figure </w:t>
      </w:r>
      <w:r w:rsidR="005C5E75">
        <w:rPr>
          <w:noProof/>
        </w:rPr>
        <w:t>4</w:t>
      </w:r>
      <w:r w:rsidR="00955522">
        <w:fldChar w:fldCharType="end"/>
      </w:r>
      <w:r w:rsidR="00AC0EA2">
        <w:t>. Selecting this button will open the path window,</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rsidR="00AC0EA2">
        <w:t>.</w:t>
      </w:r>
    </w:p>
    <w:p w14:paraId="4C9084D1" w14:textId="77777777" w:rsidR="005C5E75" w:rsidRDefault="005C5E75" w:rsidP="005C5E75">
      <w:pPr>
        <w:keepNext/>
      </w:pPr>
      <w:r>
        <w:rPr>
          <w:noProof/>
        </w:rPr>
        <w:drawing>
          <wp:inline distT="0" distB="0" distL="0" distR="0" wp14:anchorId="21E90716" wp14:editId="5ECB823B">
            <wp:extent cx="6422312" cy="14379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73100" cy="1449323"/>
                    </a:xfrm>
                    <a:prstGeom prst="rect">
                      <a:avLst/>
                    </a:prstGeom>
                    <a:noFill/>
                  </pic:spPr>
                </pic:pic>
              </a:graphicData>
            </a:graphic>
          </wp:inline>
        </w:drawing>
      </w:r>
    </w:p>
    <w:p w14:paraId="1BCE5D77" w14:textId="4FEF856A" w:rsidR="00AC0EA2" w:rsidRPr="00174E8E" w:rsidRDefault="005C5E75" w:rsidP="005C5E75">
      <w:pPr>
        <w:pStyle w:val="Caption"/>
      </w:pPr>
      <w:bookmarkStart w:id="74" w:name="_Ref126837454"/>
      <w:r>
        <w:t xml:space="preserve">Figure </w:t>
      </w:r>
      <w:fldSimple w:instr=" SEQ Figure \* ARABIC ">
        <w:r w:rsidR="00A54A11">
          <w:rPr>
            <w:noProof/>
          </w:rPr>
          <w:t>5</w:t>
        </w:r>
      </w:fldSimple>
      <w:bookmarkEnd w:id="74"/>
      <w:r>
        <w:t>:</w:t>
      </w:r>
      <w:r w:rsidRPr="005C5E75">
        <w:t xml:space="preserve"> </w:t>
      </w:r>
      <w:r>
        <w:t>Example of setting monitored paths for the program. DICOM files placed within the list of paths will have RT Structure files created. Furthermore, users can add a required Series Description and Study Description. Here, the Series Description must contain the word ‘Prostate’.</w:t>
      </w:r>
      <w:r w:rsidRPr="00174E8E">
        <w:t xml:space="preserve"> </w:t>
      </w:r>
    </w:p>
    <w:p w14:paraId="59BC6003" w14:textId="77777777" w:rsidR="003715E9" w:rsidRDefault="003715E9" w:rsidP="00A6127D">
      <w:pPr>
        <w:pStyle w:val="Heading4"/>
      </w:pPr>
      <w:r>
        <w:t>Defining necessary DICOM Tags</w:t>
      </w:r>
    </w:p>
    <w:p w14:paraId="78F587B2" w14:textId="00ED972A" w:rsidR="00844F51"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w:t>
      </w:r>
      <w:r w:rsidR="00D703A1">
        <w:t xml:space="preserve">as shown </w:t>
      </w:r>
      <w:r w:rsidR="00521554">
        <w:t>at</w:t>
      </w:r>
      <w:r w:rsidR="00D703A1">
        <w:t xml:space="preserve"> the </w:t>
      </w:r>
      <w:r>
        <w:t>bottom of</w:t>
      </w:r>
      <w:r w:rsidR="005C5E75">
        <w:t xml:space="preserve"> </w:t>
      </w:r>
      <w:r w:rsidR="005C5E75">
        <w:fldChar w:fldCharType="begin"/>
      </w:r>
      <w:r w:rsidR="005C5E75">
        <w:instrText xml:space="preserve"> REF _Ref126837454 \h </w:instrText>
      </w:r>
      <w:r w:rsidR="005C5E75">
        <w:fldChar w:fldCharType="separate"/>
      </w:r>
      <w:r w:rsidR="005C5E75">
        <w:t xml:space="preserve">Figure </w:t>
      </w:r>
      <w:r w:rsidR="005C5E75">
        <w:rPr>
          <w:noProof/>
        </w:rPr>
        <w:t>5</w:t>
      </w:r>
      <w:r w:rsidR="005C5E75">
        <w:fldChar w:fldCharType="end"/>
      </w:r>
      <w:r>
        <w:t>.</w:t>
      </w:r>
    </w:p>
    <w:p w14:paraId="6FB74C01" w14:textId="3C7B9BD9" w:rsidR="00AC0EA2" w:rsidRDefault="00ED3E18" w:rsidP="00A6127D">
      <w:pPr>
        <w:pStyle w:val="Heading4"/>
      </w:pPr>
      <w:r>
        <w:t>Clicking ‘Run DICOM server’</w:t>
      </w:r>
    </w:p>
    <w:p w14:paraId="20BEE5B2" w14:textId="3F9499E8" w:rsidR="00ED3E18" w:rsidDel="00AA3695" w:rsidRDefault="00ED3E18" w:rsidP="00AA3695">
      <w:pPr>
        <w:rPr>
          <w:del w:id="75" w:author="Anderson, Brian" w:date="2023-02-16T11:26:00Z"/>
        </w:rPr>
        <w:pPrChange w:id="76" w:author="Anderson, Brian" w:date="2023-02-16T11:26:00Z">
          <w:pPr/>
        </w:pPrChange>
      </w:pPr>
      <w:r>
        <w:t>After a template has been made, and an associated path set, the template will no longer be highlighted in red. Selecting the ‘Run DICOM server’ will depress button</w:t>
      </w:r>
      <w:r w:rsidR="00955522">
        <w:t xml:space="preserve">, </w:t>
      </w:r>
      <w:ins w:id="77" w:author="Anderson, Brian" w:date="2023-02-16T11:26:00Z">
        <w:r w:rsidR="00AA3695">
          <w:t>xxx sup figure</w:t>
        </w:r>
      </w:ins>
      <w:r w:rsidR="00955522">
        <w:fldChar w:fldCharType="begin"/>
      </w:r>
      <w:r w:rsidR="00955522">
        <w:instrText xml:space="preserve"> REF _Ref126237659 \h </w:instrText>
      </w:r>
      <w:r w:rsidR="00955522">
        <w:fldChar w:fldCharType="separate"/>
      </w:r>
      <w:del w:id="78" w:author="Anderson, Brian" w:date="2023-02-16T11:26:00Z">
        <w:r w:rsidR="00A54A11" w:rsidDel="00AA3695">
          <w:delText xml:space="preserve">Figure </w:delText>
        </w:r>
        <w:r w:rsidR="00A54A11" w:rsidDel="00AA3695">
          <w:rPr>
            <w:noProof/>
          </w:rPr>
          <w:delText>6</w:delText>
        </w:r>
      </w:del>
      <w:r w:rsidR="00955522">
        <w:fldChar w:fldCharType="end"/>
      </w:r>
      <w:r w:rsidR="00955522">
        <w:t>.</w:t>
      </w:r>
      <w:ins w:id="79" w:author="Anderson, Brian" w:date="2023-02-16T11:25:00Z">
        <w:r w:rsidR="00AA3695">
          <w:t xml:space="preserve"> </w:t>
        </w:r>
      </w:ins>
    </w:p>
    <w:p w14:paraId="094163DE" w14:textId="27434B57" w:rsidR="009E38CB" w:rsidDel="00AA3695" w:rsidRDefault="009E38CB" w:rsidP="00AA3695">
      <w:pPr>
        <w:rPr>
          <w:del w:id="80" w:author="Anderson, Brian" w:date="2023-02-16T11:26:00Z"/>
        </w:rPr>
        <w:pPrChange w:id="81" w:author="Anderson, Brian" w:date="2023-02-16T11:26:00Z">
          <w:pPr>
            <w:keepNext/>
          </w:pPr>
        </w:pPrChange>
      </w:pPr>
      <w:del w:id="82" w:author="Anderson, Brian" w:date="2023-02-16T11:26:00Z">
        <w:r w:rsidDel="00AA3695">
          <w:rPr>
            <w:noProof/>
          </w:rPr>
          <w:drawing>
            <wp:inline distT="0" distB="0" distL="0" distR="0" wp14:anchorId="7EFFB1EB" wp14:editId="20E8D985">
              <wp:extent cx="5038725" cy="3180964"/>
              <wp:effectExtent l="0" t="0" r="0" b="635"/>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5067512" cy="3199137"/>
                      </a:xfrm>
                      <a:prstGeom prst="rect">
                        <a:avLst/>
                      </a:prstGeom>
                    </pic:spPr>
                  </pic:pic>
                </a:graphicData>
              </a:graphic>
            </wp:inline>
          </w:drawing>
        </w:r>
      </w:del>
    </w:p>
    <w:p w14:paraId="476ED3F6" w14:textId="7A4DE8D1" w:rsidR="009E38CB" w:rsidDel="00AA3695" w:rsidRDefault="009E38CB" w:rsidP="00AA3695">
      <w:pPr>
        <w:rPr>
          <w:del w:id="83" w:author="Anderson, Brian" w:date="2023-02-16T11:26:00Z"/>
        </w:rPr>
        <w:pPrChange w:id="84" w:author="Anderson, Brian" w:date="2023-02-16T11:26:00Z">
          <w:pPr>
            <w:pStyle w:val="Caption"/>
          </w:pPr>
        </w:pPrChange>
      </w:pPr>
      <w:bookmarkStart w:id="85" w:name="_Ref126237659"/>
      <w:del w:id="86" w:author="Anderson, Brian" w:date="2023-02-16T11:26:00Z">
        <w:r w:rsidDel="00AA3695">
          <w:delText xml:space="preserve">Figure </w:delText>
        </w:r>
        <w:r w:rsidR="00000000" w:rsidDel="00AA3695">
          <w:fldChar w:fldCharType="begin"/>
        </w:r>
        <w:r w:rsidR="00000000" w:rsidRPr="00844F51" w:rsidDel="00AA3695">
          <w:delInstrText xml:space="preserve"> SEQ Figure \* ARABIC </w:delInstrText>
        </w:r>
        <w:r w:rsidR="00000000" w:rsidDel="00AA3695">
          <w:fldChar w:fldCharType="separate"/>
        </w:r>
        <w:r w:rsidR="00A54A11" w:rsidRPr="00AA3695" w:rsidDel="00AA3695">
          <w:rPr>
            <w:noProof/>
          </w:rPr>
          <w:delText>6</w:delText>
        </w:r>
        <w:r w:rsidR="00000000" w:rsidDel="00AA3695">
          <w:rPr>
            <w:noProof/>
          </w:rPr>
          <w:fldChar w:fldCharType="end"/>
        </w:r>
        <w:bookmarkEnd w:id="85"/>
        <w:r w:rsidDel="00AA3695">
          <w:delText>:</w:delText>
        </w:r>
        <w:r w:rsidRPr="009E38CB" w:rsidDel="00AA3695">
          <w:delText xml:space="preserve"> </w:delText>
        </w:r>
        <w:r w:rsidDel="00AA3695">
          <w:delText xml:space="preserve">Example of </w:delText>
        </w:r>
        <w:r w:rsidR="00521554" w:rsidDel="00AA3695">
          <w:delText xml:space="preserve">the </w:delText>
        </w:r>
        <w:r w:rsidDel="00AA3695">
          <w:delText>program after providing a path for the AbdPelvBladder template. Note that the ‘Run DICOM server’ button has been depressed.</w:delText>
        </w:r>
      </w:del>
    </w:p>
    <w:p w14:paraId="6D169637" w14:textId="17EA72D3" w:rsidR="00ED3E18" w:rsidDel="00AA3695" w:rsidRDefault="009E38CB" w:rsidP="00844F51">
      <w:pPr>
        <w:rPr>
          <w:del w:id="87" w:author="Anderson, Brian" w:date="2023-02-16T11:28:00Z"/>
        </w:rPr>
        <w:pPrChange w:id="88" w:author="Anderson, Brian" w:date="2023-02-16T11:37:00Z">
          <w:pPr/>
        </w:pPrChange>
      </w:pPr>
      <w:del w:id="89" w:author="Anderson, Brian" w:date="2023-02-16T11:37:00Z">
        <w:r w:rsidDel="00844F51">
          <w:delText>I</w:delText>
        </w:r>
        <w:r w:rsidR="00ED3E18" w:rsidDel="00844F51">
          <w:delText xml:space="preserve">n the background, the program </w:delText>
        </w:r>
      </w:del>
      <w:del w:id="90" w:author="Anderson, Brian" w:date="2023-02-16T11:26:00Z">
        <w:r w:rsidR="00ED3E18" w:rsidDel="00AA3695">
          <w:delText>is now iterating</w:delText>
        </w:r>
      </w:del>
      <w:del w:id="91" w:author="Anderson, Brian" w:date="2023-02-16T11:37:00Z">
        <w:r w:rsidR="00ED3E18" w:rsidDel="00844F51">
          <w:delText xml:space="preserve"> through all folder</w:delText>
        </w:r>
        <w:r w:rsidR="00BA0217" w:rsidDel="00844F51">
          <w:delText>s</w:delText>
        </w:r>
        <w:r w:rsidR="00ED3E18" w:rsidDel="00844F51">
          <w:delText xml:space="preserve"> presented in the path, and creating an RT Structure file for each unique DICOM image set present. </w:delText>
        </w:r>
      </w:del>
      <w:del w:id="92" w:author="Anderson, Brian" w:date="2023-02-16T11:26:00Z">
        <w:r w:rsidR="00ED3E18" w:rsidDel="00AA3695">
          <w:delText>In this example, a dummy patient with four CT slices was placed within the folder monitored in</w:delText>
        </w:r>
        <w:r w:rsidR="00A54A11" w:rsidDel="00AA3695">
          <w:delText xml:space="preserve"> </w:delText>
        </w:r>
        <w:r w:rsidR="00A54A11" w:rsidDel="00AA3695">
          <w:fldChar w:fldCharType="begin"/>
        </w:r>
        <w:r w:rsidR="00A54A11" w:rsidRPr="00AA3695" w:rsidDel="00AA3695">
          <w:delInstrText xml:space="preserve"> REF _Ref126838081 \h </w:delInstrText>
        </w:r>
        <w:r w:rsidR="00A54A11" w:rsidDel="00AA3695">
          <w:fldChar w:fldCharType="separate"/>
        </w:r>
        <w:r w:rsidR="00A54A11" w:rsidRPr="00AA3695" w:rsidDel="00AA3695">
          <w:delText xml:space="preserve">Figure </w:delText>
        </w:r>
        <w:r w:rsidR="00A54A11" w:rsidRPr="00AA3695" w:rsidDel="00AA3695">
          <w:rPr>
            <w:noProof/>
          </w:rPr>
          <w:delText>7</w:delText>
        </w:r>
        <w:r w:rsidR="00A54A11" w:rsidDel="00AA3695">
          <w:fldChar w:fldCharType="end"/>
        </w:r>
        <w:r w:rsidR="00ED3E18" w:rsidDel="00AA3695">
          <w:delText xml:space="preserve">. </w:delText>
        </w:r>
      </w:del>
      <w:del w:id="93" w:author="Anderson, Brian" w:date="2023-02-16T11:37:00Z">
        <w:r w:rsidR="00ED3E18" w:rsidDel="00844F51">
          <w:delText>The program will then create a</w:delText>
        </w:r>
      </w:del>
      <w:del w:id="94" w:author="Anderson, Brian" w:date="2023-02-16T11:27:00Z">
        <w:r w:rsidR="00ED3E18" w:rsidDel="00AA3695">
          <w:delText>n</w:delText>
        </w:r>
      </w:del>
      <w:del w:id="95" w:author="Anderson, Brian" w:date="2023-02-16T11:37:00Z">
        <w:r w:rsidR="00ED3E18" w:rsidDel="00844F51">
          <w:delText xml:space="preserve"> RT Structure</w:delText>
        </w:r>
      </w:del>
      <w:del w:id="96" w:author="Anderson, Brian" w:date="2023-02-16T11:27:00Z">
        <w:r w:rsidR="00ED3E18" w:rsidDel="00AA3695">
          <w:delText xml:space="preserve"> file of the name ‘AbdPelv_Bladder_UID*’ where UID is preceded by the UID for that image set.</w:delText>
        </w:r>
        <w:r w:rsidR="001F5F33" w:rsidDel="00AA3695">
          <w:delText xml:space="preserve"> </w:delText>
        </w:r>
      </w:del>
      <w:del w:id="97" w:author="Anderson, Brian" w:date="2023-02-16T11:37:00Z">
        <w:r w:rsidR="001F5F33" w:rsidDel="00844F51">
          <w:delText>If the user wishes to recreate the RT Structure files, they can select ‘Delete previously generated RTs’.</w:delText>
        </w:r>
      </w:del>
    </w:p>
    <w:p w14:paraId="559C22BF" w14:textId="65112638" w:rsidR="00A54A11" w:rsidDel="00AA3695" w:rsidRDefault="00A54A11" w:rsidP="00844F51">
      <w:pPr>
        <w:rPr>
          <w:del w:id="98" w:author="Anderson, Brian" w:date="2023-02-16T11:28:00Z"/>
        </w:rPr>
        <w:pPrChange w:id="99" w:author="Anderson, Brian" w:date="2023-02-16T11:37:00Z">
          <w:pPr>
            <w:keepNext/>
          </w:pPr>
        </w:pPrChange>
      </w:pPr>
      <w:del w:id="100" w:author="Anderson, Brian" w:date="2023-02-16T11:27:00Z">
        <w:r w:rsidDel="00AA3695">
          <w:rPr>
            <w:noProof/>
          </w:rPr>
          <w:drawing>
            <wp:inline distT="0" distB="0" distL="0" distR="0" wp14:anchorId="2F5FFE9E" wp14:editId="07F183D2">
              <wp:extent cx="5946775" cy="17983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1686" cy="1805921"/>
                      </a:xfrm>
                      <a:prstGeom prst="rect">
                        <a:avLst/>
                      </a:prstGeom>
                      <a:noFill/>
                    </pic:spPr>
                  </pic:pic>
                </a:graphicData>
              </a:graphic>
            </wp:inline>
          </w:drawing>
        </w:r>
      </w:del>
    </w:p>
    <w:p w14:paraId="249EF8CC" w14:textId="77777777" w:rsidR="00844F51" w:rsidRDefault="00A54A11" w:rsidP="00844F51">
      <w:pPr>
        <w:rPr>
          <w:ins w:id="101" w:author="Anderson, Brian" w:date="2023-02-16T11:37:00Z"/>
        </w:rPr>
      </w:pPr>
      <w:bookmarkStart w:id="102" w:name="_Ref126838081"/>
      <w:del w:id="103" w:author="Anderson, Brian" w:date="2023-02-16T11:28:00Z">
        <w:r w:rsidDel="00AA3695">
          <w:delText xml:space="preserve">Figure </w:delText>
        </w:r>
        <w:r w:rsidR="00000000" w:rsidDel="00AA3695">
          <w:fldChar w:fldCharType="begin"/>
        </w:r>
        <w:r w:rsidR="00000000" w:rsidRPr="00AA3695" w:rsidDel="00AA3695">
          <w:delInstrText xml:space="preserve"> SEQ Figure \* ARABIC </w:delInstrText>
        </w:r>
        <w:r w:rsidR="00000000" w:rsidDel="00AA3695">
          <w:fldChar w:fldCharType="separate"/>
        </w:r>
        <w:r w:rsidRPr="00AA3695" w:rsidDel="00AA3695">
          <w:rPr>
            <w:noProof/>
          </w:rPr>
          <w:delText>7</w:delText>
        </w:r>
        <w:r w:rsidR="00000000" w:rsidDel="00AA3695">
          <w:rPr>
            <w:noProof/>
          </w:rPr>
          <w:fldChar w:fldCharType="end"/>
        </w:r>
        <w:bookmarkEnd w:id="102"/>
        <w:r w:rsidDel="00AA3695">
          <w:delText>:</w:delText>
        </w:r>
        <w:r w:rsidRPr="00A54A11" w:rsidDel="00AA3695">
          <w:delText xml:space="preserve"> </w:delText>
        </w:r>
        <w:r w:rsidDel="00AA3695">
          <w:delText>Example of the creation of an RT Structure file from the AbdPelv_Bladder template.</w:delText>
        </w:r>
        <w:commentRangeStart w:id="104"/>
        <w:commentRangeEnd w:id="104"/>
        <w:r w:rsidDel="00AA3695">
          <w:rPr>
            <w:rStyle w:val="CommentReference"/>
          </w:rPr>
          <w:commentReference w:id="104"/>
        </w:r>
      </w:del>
    </w:p>
    <w:p w14:paraId="0A47E048" w14:textId="2EBD0614" w:rsidR="00844F51" w:rsidRDefault="00A54A11" w:rsidP="00844F51">
      <w:pPr>
        <w:rPr>
          <w:moveTo w:id="105" w:author="Anderson, Brian" w:date="2023-02-16T11:35:00Z"/>
        </w:rPr>
      </w:pPr>
      <w:del w:id="106" w:author="Anderson, Brian" w:date="2023-02-16T11:35:00Z">
        <w:r w:rsidDel="00844F51">
          <w:delText xml:space="preserve"> </w:delText>
        </w:r>
      </w:del>
      <w:moveToRangeStart w:id="107" w:author="Anderson, Brian" w:date="2023-02-16T11:35:00Z" w:name="move127439766"/>
      <w:moveTo w:id="108" w:author="Anderson, Brian" w:date="2023-02-16T11:35:00Z">
        <w:r w:rsidR="00844F51">
          <w:t xml:space="preserve">While running, the program will loop through each of the monitored paths defined within each template. A file system watcher monitors for file changes at each path, waiting </w:t>
        </w:r>
        <w:del w:id="109" w:author="Anderson, Brian" w:date="2023-02-16T11:36:00Z">
          <w:r w:rsidR="00844F51" w:rsidDel="00844F51">
            <w:delText>3</w:delText>
          </w:r>
        </w:del>
      </w:moveTo>
      <w:proofErr w:type="gramStart"/>
      <w:ins w:id="110" w:author="Anderson, Brian" w:date="2023-02-16T11:36:00Z">
        <w:r w:rsidR="00844F51">
          <w:t>a period of time</w:t>
        </w:r>
      </w:ins>
      <w:proofErr w:type="gramEnd"/>
      <w:moveTo w:id="111" w:author="Anderson, Brian" w:date="2023-02-16T11:35:00Z">
        <w:del w:id="112" w:author="Anderson, Brian" w:date="2023-02-16T11:36:00Z">
          <w:r w:rsidR="00844F51" w:rsidDel="00844F51">
            <w:delText xml:space="preserve"> seconds</w:delText>
          </w:r>
        </w:del>
        <w:r w:rsidR="00844F51">
          <w:t xml:space="preserve"> between each change to ensure all files are uploaded before the process begins.</w:t>
        </w:r>
      </w:moveTo>
    </w:p>
    <w:p w14:paraId="0273CDD4" w14:textId="016BB3F5" w:rsidR="00844F51" w:rsidDel="00844F51" w:rsidRDefault="00844F51" w:rsidP="00844F51">
      <w:pPr>
        <w:rPr>
          <w:del w:id="113" w:author="Anderson, Brian" w:date="2023-02-16T11:39:00Z"/>
          <w:moveTo w:id="114" w:author="Anderson, Brian" w:date="2023-02-16T11:35:00Z"/>
        </w:rPr>
      </w:pPr>
      <w:moveTo w:id="115" w:author="Anderson, Brian" w:date="2023-02-16T11:35:00Z">
        <w:del w:id="116" w:author="Anderson, Brian" w:date="2023-02-16T11:36:00Z">
          <w:r w:rsidDel="00844F51">
            <w:delText>An image series reader then identifies all present DICOM files,</w:delText>
          </w:r>
        </w:del>
      </w:moveTo>
      <w:ins w:id="117" w:author="Anderson, Brian" w:date="2023-02-16T11:36:00Z">
        <w:r>
          <w:t>DICOM files are internally</w:t>
        </w:r>
      </w:ins>
      <w:moveTo w:id="118" w:author="Anderson, Brian" w:date="2023-02-16T11:35:00Z">
        <w:r>
          <w:t xml:space="preserve"> separat</w:t>
        </w:r>
      </w:moveTo>
      <w:ins w:id="119" w:author="Anderson, Brian" w:date="2023-02-16T11:36:00Z">
        <w:r>
          <w:t>ed</w:t>
        </w:r>
      </w:ins>
      <w:moveTo w:id="120" w:author="Anderson, Brian" w:date="2023-02-16T11:35:00Z">
        <w:del w:id="121" w:author="Anderson, Brian" w:date="2023-02-16T11:36:00Z">
          <w:r w:rsidDel="00844F51">
            <w:delText>ing</w:delText>
          </w:r>
        </w:del>
        <w:r>
          <w:t xml:space="preserve"> </w:t>
        </w:r>
        <w:del w:id="122" w:author="Anderson, Brian" w:date="2023-02-16T11:36:00Z">
          <w:r w:rsidDel="00844F51">
            <w:delText xml:space="preserve">them </w:delText>
          </w:r>
        </w:del>
        <w:r>
          <w:t>based on the series instance UID. This ensures that a unique RT structure file will be made</w:t>
        </w:r>
        <w:del w:id="123" w:author="Anderson, Brian" w:date="2023-02-16T11:36:00Z">
          <w:r w:rsidDel="00844F51">
            <w:delText xml:space="preserve"> for each image series</w:delText>
          </w:r>
        </w:del>
        <w:r>
          <w:t xml:space="preserve">, even if </w:t>
        </w:r>
      </w:moveTo>
      <w:ins w:id="124" w:author="Anderson, Brian" w:date="2023-02-16T11:36:00Z">
        <w:r>
          <w:t>multiple scans</w:t>
        </w:r>
      </w:ins>
      <w:moveTo w:id="125" w:author="Anderson, Brian" w:date="2023-02-16T11:35:00Z">
        <w:del w:id="126" w:author="Anderson, Brian" w:date="2023-02-16T11:36:00Z">
          <w:r w:rsidDel="00844F51">
            <w:delText>all the files</w:delText>
          </w:r>
        </w:del>
        <w:r>
          <w:t xml:space="preserve"> are placed within the same folder.</w:t>
        </w:r>
      </w:moveTo>
      <w:ins w:id="127" w:author="Anderson, Brian" w:date="2023-02-16T11:39:00Z">
        <w:r>
          <w:t xml:space="preserve"> </w:t>
        </w:r>
      </w:ins>
    </w:p>
    <w:p w14:paraId="2FABDCD0" w14:textId="6AD9BD48" w:rsidR="00844F51" w:rsidDel="00844F51" w:rsidRDefault="00844F51" w:rsidP="00844F51">
      <w:pPr>
        <w:rPr>
          <w:del w:id="128" w:author="Anderson, Brian" w:date="2023-02-16T11:40:00Z"/>
          <w:moveTo w:id="129" w:author="Anderson, Brian" w:date="2023-02-16T11:35:00Z"/>
        </w:rPr>
      </w:pPr>
      <w:moveTo w:id="130" w:author="Anderson, Brian" w:date="2023-02-16T11:35:00Z">
        <w:r>
          <w:t>For each unique series instance UID, a new RT-Structure file is created</w:t>
        </w:r>
      </w:moveTo>
      <w:ins w:id="131" w:author="Anderson, Brian" w:date="2023-02-16T11:38:00Z">
        <w:r>
          <w:t xml:space="preserve"> with the form ‘</w:t>
        </w:r>
        <w:r>
          <w:t>{</w:t>
        </w:r>
        <w:proofErr w:type="spellStart"/>
        <w:r>
          <w:t>Structure_</w:t>
        </w:r>
        <w:proofErr w:type="gramStart"/>
        <w:r>
          <w:t>template</w:t>
        </w:r>
        <w:proofErr w:type="spellEnd"/>
        <w:r>
          <w:t>}_</w:t>
        </w:r>
        <w:proofErr w:type="gramEnd"/>
        <w:r>
          <w:t>{UID}.</w:t>
        </w:r>
        <w:proofErr w:type="spellStart"/>
        <w:r>
          <w:t>dcm</w:t>
        </w:r>
        <w:proofErr w:type="spellEnd"/>
        <w:r>
          <w:t>’</w:t>
        </w:r>
        <w:r>
          <w:t>. The generated structure file will correctly</w:t>
        </w:r>
      </w:ins>
      <w:moveTo w:id="132" w:author="Anderson, Brian" w:date="2023-02-16T11:35:00Z">
        <w:del w:id="133" w:author="Anderson, Brian" w:date="2023-02-16T11:38:00Z">
          <w:r w:rsidDel="00844F51">
            <w:delText>,</w:delText>
          </w:r>
        </w:del>
        <w:r>
          <w:t xml:space="preserve"> updat</w:t>
        </w:r>
      </w:moveTo>
      <w:ins w:id="134" w:author="Anderson, Brian" w:date="2023-02-16T11:38:00Z">
        <w:r>
          <w:t>e</w:t>
        </w:r>
      </w:ins>
      <w:moveTo w:id="135" w:author="Anderson, Brian" w:date="2023-02-16T11:35:00Z">
        <w:del w:id="136" w:author="Anderson, Brian" w:date="2023-02-16T11:38:00Z">
          <w:r w:rsidDel="00844F51">
            <w:delText>ing</w:delText>
          </w:r>
        </w:del>
        <w:r>
          <w:t xml:space="preserve"> the necessary frame of reference UID, and SOP Instance UID for the associated images</w:t>
        </w:r>
      </w:moveTo>
      <w:ins w:id="137" w:author="Anderson, Brian" w:date="2023-02-16T11:39:00Z">
        <w:r>
          <w:t xml:space="preserve">, as well as </w:t>
        </w:r>
      </w:ins>
      <w:moveTo w:id="138" w:author="Anderson, Brian" w:date="2023-02-16T11:35:00Z">
        <w:del w:id="139" w:author="Anderson, Brian" w:date="2023-02-16T11:39:00Z">
          <w:r w:rsidDel="00844F51">
            <w:delText xml:space="preserve">. Several other DICOM tags are </w:delText>
          </w:r>
        </w:del>
        <w:del w:id="140" w:author="Anderson, Brian" w:date="2023-02-16T11:38:00Z">
          <w:r w:rsidDel="00844F51">
            <w:delText>associated</w:delText>
          </w:r>
        </w:del>
        <w:del w:id="141" w:author="Anderson, Brian" w:date="2023-02-16T11:39:00Z">
          <w:r w:rsidDel="00844F51">
            <w:delText xml:space="preserve"> with the </w:delText>
          </w:r>
        </w:del>
        <w:del w:id="142" w:author="Anderson, Brian" w:date="2023-02-16T11:38:00Z">
          <w:r w:rsidDel="00844F51">
            <w:delText>S</w:delText>
          </w:r>
        </w:del>
        <w:del w:id="143" w:author="Anderson, Brian" w:date="2023-02-16T11:39:00Z">
          <w:r w:rsidDel="00844F51">
            <w:delText xml:space="preserve">tructure to match the associated image, including: </w:delText>
          </w:r>
        </w:del>
        <w:r>
          <w:t xml:space="preserve">study time, study date, accession number, referring </w:t>
        </w:r>
        <w:r>
          <w:lastRenderedPageBreak/>
          <w:t>physician name, study description, patient name, patient ID, patient birthdate, patient sex, study instance UID, and study description.</w:t>
        </w:r>
      </w:moveTo>
    </w:p>
    <w:moveToRangeEnd w:id="107"/>
    <w:p w14:paraId="7D31442C" w14:textId="77777777" w:rsidR="00844F51" w:rsidRDefault="00844F51" w:rsidP="00AA3695">
      <w:pPr>
        <w:pPrChange w:id="144" w:author="Anderson, Brian" w:date="2023-02-16T11:28:00Z">
          <w:pPr>
            <w:pStyle w:val="Caption"/>
          </w:pPr>
        </w:pPrChange>
      </w:pPr>
    </w:p>
    <w:p w14:paraId="1D662A4E" w14:textId="68E4BF23" w:rsidR="00B56154" w:rsidRDefault="001F5F33" w:rsidP="00A6127D">
      <w:pPr>
        <w:pStyle w:val="Heading3"/>
      </w:pPr>
      <w:r>
        <w:t>C</w:t>
      </w:r>
      <w:r w:rsidR="00B56154">
        <w:t>reate loadable DICOM and RT Structures</w:t>
      </w:r>
    </w:p>
    <w:p w14:paraId="3D65F11D" w14:textId="391BC1DD" w:rsidR="00B56154" w:rsidRDefault="00B56154" w:rsidP="00B56154">
      <w:r>
        <w:t>If the user instead wishes to create a dummy patient, and load RT Structure files to save as templates, they can select the ‘Create folder with loadable RTs’. This will automatically create a folder</w:t>
      </w:r>
      <w:ins w:id="145" w:author="Anderson, Brian" w:date="2023-02-16T11:28:00Z">
        <w:r w:rsidR="00EC0858">
          <w:t xml:space="preserve"> wi</w:t>
        </w:r>
      </w:ins>
      <w:ins w:id="146" w:author="Anderson, Brian" w:date="2023-02-16T11:29:00Z">
        <w:r w:rsidR="00EC0858">
          <w:t>th a previously anonymized four-slice CT, and generate the available structure templates as described above</w:t>
        </w:r>
      </w:ins>
      <w:del w:id="147" w:author="Anderson, Brian" w:date="2023-02-16T11:29:00Z">
        <w:r w:rsidDel="00EC0858">
          <w:delText xml:space="preserve"> at the selected location with a</w:delText>
        </w:r>
        <w:r w:rsidR="001F5F33" w:rsidDel="00EC0858">
          <w:delText>n anonymized CT and coupled RT structure file for each template</w:delText>
        </w:r>
      </w:del>
      <w:r w:rsidR="001F5F33">
        <w:t>.</w:t>
      </w:r>
    </w:p>
    <w:p w14:paraId="739BEF39" w14:textId="07869C0D" w:rsidR="001F5F33" w:rsidRDefault="001F5F33" w:rsidP="00A6127D">
      <w:pPr>
        <w:pStyle w:val="Heading3"/>
      </w:pPr>
      <w:r>
        <w:t>Create loadable Varian XML Files</w:t>
      </w:r>
    </w:p>
    <w:p w14:paraId="521D46F5" w14:textId="52167E2B" w:rsidR="001F5F33" w:rsidRDefault="001F5F33" w:rsidP="001F5F33">
      <w:r>
        <w:t xml:space="preserve">If the user wishes to create a series of loadable XML files, they can select the ‘Create folder with loadable Varian </w:t>
      </w:r>
      <w:proofErr w:type="spellStart"/>
      <w:r>
        <w:t>Xmls</w:t>
      </w:r>
      <w:proofErr w:type="spellEnd"/>
      <w:r>
        <w:t>’.</w:t>
      </w:r>
      <w:ins w:id="148" w:author="Anderson, Brian" w:date="2023-02-16T11:30:00Z">
        <w:r w:rsidR="00EC0858">
          <w:t xml:space="preserve"> Generated .xml files follow the </w:t>
        </w:r>
      </w:ins>
      <w:ins w:id="149" w:author="Anderson, Brian" w:date="2023-02-16T11:31:00Z">
        <w:r w:rsidR="008B5C15">
          <w:t xml:space="preserve">2001 </w:t>
        </w:r>
        <w:proofErr w:type="spellStart"/>
        <w:r w:rsidR="008B5C15">
          <w:t>xmlscheme</w:t>
        </w:r>
        <w:proofErr w:type="spellEnd"/>
        <w:r w:rsidR="008B5C15">
          <w:t xml:space="preserve"> instance version 1.</w:t>
        </w:r>
      </w:ins>
      <w:ins w:id="150" w:author="Anderson, Brian" w:date="2023-02-16T11:32:00Z">
        <w:r w:rsidR="008B5C15">
          <w:t>2. The default .xml file is present within our GitHub page named ‘Structure Template.xml’.</w:t>
        </w:r>
      </w:ins>
      <w:r>
        <w:t xml:space="preserve"> </w:t>
      </w:r>
      <w:del w:id="151" w:author="Anderson, Brian" w:date="2023-02-16T11:33:00Z">
        <w:r w:rsidDel="008B5C15">
          <w:delText xml:space="preserve">This will create a folder at the specified location with a .xml file for every template. </w:delText>
        </w:r>
      </w:del>
      <w:r>
        <w:t>The program will default to try and find the current Varian directory of .xml files, allowing for easy uploading.</w:t>
      </w:r>
    </w:p>
    <w:p w14:paraId="18290987" w14:textId="51979BAE" w:rsidR="00A6127D" w:rsidRDefault="00A6127D" w:rsidP="00A6127D">
      <w:pPr>
        <w:pStyle w:val="Heading2"/>
      </w:pPr>
      <w:r>
        <w:t xml:space="preserve">Uploading to a new </w:t>
      </w:r>
      <w:proofErr w:type="spellStart"/>
      <w:r>
        <w:t>AirTable</w:t>
      </w:r>
      <w:proofErr w:type="spellEnd"/>
    </w:p>
    <w:p w14:paraId="403C3D2D" w14:textId="36FCC12A" w:rsidR="00A6127D" w:rsidRDefault="00A6127D" w:rsidP="00A6127D">
      <w:pPr>
        <w:rPr>
          <w:b/>
          <w:bCs/>
        </w:rPr>
      </w:pPr>
      <w:r>
        <w:t>Users are encouraged to create their clinic</w:t>
      </w:r>
      <w:r w:rsidR="00521554">
        <w:t>-</w:t>
      </w:r>
      <w:r>
        <w:t xml:space="preserve">specific </w:t>
      </w:r>
      <w:r w:rsidR="00386683">
        <w:t xml:space="preserve">online spreadsheet, the </w:t>
      </w:r>
      <w:proofErr w:type="spellStart"/>
      <w:r>
        <w:t>AirTable</w:t>
      </w:r>
      <w:proofErr w:type="spellEnd"/>
      <w:r>
        <w:t xml:space="preserve">. Since individual ROIs are linked across treatment sites, changes in nomenclature can easily be transferred to all sites via a single change. 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E95EAE">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10&lt;/sup&gt;","plainTextFormattedCitation":"10","previouslyFormattedCitation":"&lt;sup&gt;9&lt;/sup&gt;"},"properties":{"noteIndex":0},"schema":"https://github.com/citation-style-language/schema/raw/master/csl-citation.json"}</w:instrText>
      </w:r>
      <w:r w:rsidR="002E4D60">
        <w:fldChar w:fldCharType="separate"/>
      </w:r>
      <w:r w:rsidR="00E95EAE" w:rsidRPr="00E95EAE">
        <w:rPr>
          <w:noProof/>
          <w:vertAlign w:val="superscript"/>
        </w:rPr>
        <w:t>10</w:t>
      </w:r>
      <w:r w:rsidR="002E4D60">
        <w:fldChar w:fldCharType="end"/>
      </w:r>
      <w:r w:rsidR="002E4D60">
        <w:t>,</w:t>
      </w:r>
      <w:commentRangeStart w:id="152"/>
      <w:commentRangeStart w:id="153"/>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23" w:history="1">
        <w:r w:rsidRPr="00A6127D">
          <w:rPr>
            <w:rStyle w:val="Hyperlink"/>
            <w:b/>
            <w:bCs/>
          </w:rPr>
          <w:t>https://airtable.com/shr4bUE1KfQxZtu23</w:t>
        </w:r>
      </w:hyperlink>
      <w:r w:rsidRPr="00A6127D">
        <w:rPr>
          <w:b/>
          <w:bCs/>
        </w:rPr>
        <w:t xml:space="preserve"> before going through these steps.</w:t>
      </w:r>
      <w:commentRangeEnd w:id="152"/>
      <w:r w:rsidR="008C041C">
        <w:rPr>
          <w:rStyle w:val="CommentReference"/>
        </w:rPr>
        <w:commentReference w:id="152"/>
      </w:r>
      <w:commentRangeEnd w:id="153"/>
      <w:r w:rsidR="002E4D60">
        <w:rPr>
          <w:rStyle w:val="CommentReference"/>
        </w:rPr>
        <w:commentReference w:id="153"/>
      </w:r>
    </w:p>
    <w:p w14:paraId="3E4EDC29" w14:textId="0600B7C0"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73D4311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154"/>
      <w:r w:rsidR="00C4125D">
        <w:t>.</w:t>
      </w:r>
      <w:commentRangeEnd w:id="154"/>
      <w:r w:rsidR="008D7926">
        <w:rPr>
          <w:rStyle w:val="CommentReference"/>
        </w:rPr>
        <w:commentReference w:id="154"/>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A54A11">
        <w:t xml:space="preserve">Figure </w:t>
      </w:r>
      <w:r w:rsidR="00A54A11">
        <w:rPr>
          <w:noProof/>
        </w:rPr>
        <w:t>8</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4"/>
                    <a:stretch>
                      <a:fillRect/>
                    </a:stretch>
                  </pic:blipFill>
                  <pic:spPr>
                    <a:xfrm>
                      <a:off x="0" y="0"/>
                      <a:ext cx="5924592" cy="2939510"/>
                    </a:xfrm>
                    <a:prstGeom prst="rect">
                      <a:avLst/>
                    </a:prstGeom>
                  </pic:spPr>
                </pic:pic>
              </a:graphicData>
            </a:graphic>
          </wp:inline>
        </w:drawing>
      </w:r>
    </w:p>
    <w:p w14:paraId="4D43533B" w14:textId="1B028FF3" w:rsidR="000127D7" w:rsidRDefault="000127D7" w:rsidP="000127D7">
      <w:pPr>
        <w:pStyle w:val="Caption"/>
      </w:pPr>
      <w:bookmarkStart w:id="155" w:name="_Ref109393250"/>
      <w:r>
        <w:t xml:space="preserve">Figure </w:t>
      </w:r>
      <w:fldSimple w:instr=" SEQ Figure \* ARABIC ">
        <w:r w:rsidR="00A54A11">
          <w:rPr>
            <w:noProof/>
          </w:rPr>
          <w:t>8</w:t>
        </w:r>
      </w:fldSimple>
      <w:bookmarkEnd w:id="155"/>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08858591" w14:textId="0CD584F4" w:rsidR="0074752F" w:rsidRDefault="0074752F" w:rsidP="0074752F">
      <w:pPr>
        <w:pStyle w:val="Heading3"/>
      </w:pPr>
      <w:r>
        <w:t>Creation of Paths</w:t>
      </w:r>
    </w:p>
    <w:p w14:paraId="758849D6" w14:textId="10A75411" w:rsidR="0074752F" w:rsidRDefault="0074752F" w:rsidP="00174E8E">
      <w:r>
        <w:t>Each template</w:t>
      </w:r>
      <w:r w:rsidR="00CC164E">
        <w:t xml:space="preserve"> folder</w:t>
      </w:r>
      <w:r>
        <w:t xml:space="preserve"> contains a file called ‘Paths.txt’, which contains a list of lines specifying what paths the program should monitor</w:t>
      </w:r>
      <w:ins w:id="156" w:author="Anderson, Brian" w:date="2023-02-16T11:34:00Z">
        <w:r w:rsidR="008B5C15">
          <w:t xml:space="preserve"> for incoming DICOM files.</w:t>
        </w:r>
      </w:ins>
      <w:del w:id="157" w:author="Anderson, Brian" w:date="2023-02-16T11:34:00Z">
        <w:r w:rsidDel="008B5C15">
          <w:delText>.</w:delText>
        </w:r>
      </w:del>
    </w:p>
    <w:p w14:paraId="6F22E5A0" w14:textId="3128D9AC" w:rsidR="00CF4E70" w:rsidRDefault="00CF4E70" w:rsidP="00CF4E70">
      <w:pPr>
        <w:pStyle w:val="Heading3"/>
      </w:pPr>
      <w:r>
        <w:t>Creation of Ontologies</w:t>
      </w:r>
    </w:p>
    <w:p w14:paraId="2D04E1B0" w14:textId="24F9E98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 xml:space="preserve">relates the code value to a human interpretable value. </w:t>
      </w:r>
      <w:commentRangeStart w:id="158"/>
      <w:r w:rsidR="00CF359B">
        <w:t>A list of available code schemes can be found online</w:t>
      </w:r>
      <w:r w:rsidR="00B02D00">
        <w:fldChar w:fldCharType="begin" w:fldLock="1"/>
      </w:r>
      <w:r w:rsidR="00E95EAE">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1&lt;/sup&gt;","plainTextFormattedCitation":"11","previouslyFormattedCitation":"&lt;sup&gt;10&lt;/sup&gt;"},"properties":{"noteIndex":0},"schema":"https://github.com/citation-style-language/schema/raw/master/csl-citation.json"}</w:instrText>
      </w:r>
      <w:r w:rsidR="00B02D00">
        <w:fldChar w:fldCharType="separate"/>
      </w:r>
      <w:r w:rsidR="00E95EAE" w:rsidRPr="00E95EAE">
        <w:rPr>
          <w:noProof/>
          <w:vertAlign w:val="superscript"/>
        </w:rPr>
        <w:t>11</w:t>
      </w:r>
      <w:r w:rsidR="00B02D00">
        <w:fldChar w:fldCharType="end"/>
      </w:r>
      <w:r w:rsidR="00CF359B">
        <w:t xml:space="preserve">. The code value is an unambiguous code that is typically not natural language, e.g., ‘50801’ which relates to a natural language value via the coding schem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E95EAE">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2&lt;/sup&gt;","plainTextFormattedCitation":"12","previouslyFormattedCitation":"&lt;sup&gt;11&lt;/sup&gt;"},"properties":{"noteIndex":0},"schema":"https://github.com/citation-style-language/schema/raw/master/csl-citation.json"}</w:instrText>
      </w:r>
      <w:r w:rsidR="002E4D60">
        <w:fldChar w:fldCharType="separate"/>
      </w:r>
      <w:r w:rsidR="00E95EAE" w:rsidRPr="00E95EAE">
        <w:rPr>
          <w:noProof/>
          <w:vertAlign w:val="superscript"/>
        </w:rPr>
        <w:t>12</w:t>
      </w:r>
      <w:r w:rsidR="002E4D60">
        <w:fldChar w:fldCharType="end"/>
      </w:r>
      <w:r w:rsidR="00F539A5">
        <w:t>.</w:t>
      </w:r>
    </w:p>
    <w:p w14:paraId="21C3CCE8" w14:textId="65A564C6"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E95EAE">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3&lt;/sup&gt;","plainTextFormattedCitation":"13","previouslyFormattedCitation":"&lt;sup&gt;12&lt;/sup&gt;"},"properties":{"noteIndex":0},"schema":"https://github.com/citation-style-language/schema/raw/master/csl-citation.json"}</w:instrText>
      </w:r>
      <w:r w:rsidR="008B752E">
        <w:fldChar w:fldCharType="separate"/>
      </w:r>
      <w:r w:rsidR="00E95EAE" w:rsidRPr="00E95EAE">
        <w:rPr>
          <w:noProof/>
          <w:vertAlign w:val="superscript"/>
        </w:rPr>
        <w:t>13</w:t>
      </w:r>
      <w:r w:rsidR="008B752E">
        <w:fldChar w:fldCharType="end"/>
      </w:r>
      <w:r>
        <w:t xml:space="preserve"> is defined as having a cod</w:t>
      </w:r>
      <w:r w:rsidR="00393210">
        <w:t>e value of 50801</w:t>
      </w:r>
      <w:r w:rsidR="007F4CE1">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7F4CE1">
        <w:fldChar w:fldCharType="separate"/>
      </w:r>
      <w:r w:rsidR="00E95EAE" w:rsidRPr="00E95EAE">
        <w:rPr>
          <w:noProof/>
          <w:vertAlign w:val="superscript"/>
        </w:rPr>
        <w:t>14</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A54A11">
        <w:t xml:space="preserve">Figure </w:t>
      </w:r>
      <w:r w:rsidR="00A54A11">
        <w:rPr>
          <w:noProof/>
        </w:rPr>
        <w:t>9</w:t>
      </w:r>
      <w:r w:rsidR="00996118">
        <w:fldChar w:fldCharType="end"/>
      </w:r>
      <w:r w:rsidR="00393210">
        <w:t xml:space="preserve">. </w:t>
      </w:r>
      <w:commentRangeEnd w:id="158"/>
      <w:r w:rsidR="008D7926">
        <w:rPr>
          <w:rStyle w:val="CommentReference"/>
        </w:rPr>
        <w:commentReference w:id="158"/>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5"/>
                    <a:stretch>
                      <a:fillRect/>
                    </a:stretch>
                  </pic:blipFill>
                  <pic:spPr>
                    <a:xfrm>
                      <a:off x="0" y="0"/>
                      <a:ext cx="5386788" cy="3099130"/>
                    </a:xfrm>
                    <a:prstGeom prst="rect">
                      <a:avLst/>
                    </a:prstGeom>
                  </pic:spPr>
                </pic:pic>
              </a:graphicData>
            </a:graphic>
          </wp:inline>
        </w:drawing>
      </w:r>
    </w:p>
    <w:p w14:paraId="59250FCB" w14:textId="2DFC46CD" w:rsidR="00393210" w:rsidRDefault="00393210" w:rsidP="00393210">
      <w:pPr>
        <w:pStyle w:val="Caption"/>
      </w:pPr>
      <w:bookmarkStart w:id="159" w:name="_Ref109394787"/>
      <w:r>
        <w:t xml:space="preserve">Figure </w:t>
      </w:r>
      <w:fldSimple w:instr=" SEQ Figure \* ARABIC ">
        <w:r w:rsidR="00A54A11">
          <w:rPr>
            <w:noProof/>
          </w:rPr>
          <w:t>9</w:t>
        </w:r>
      </w:fldSimple>
      <w:bookmarkEnd w:id="159"/>
      <w:r>
        <w:t>: Demonstration of ontology ‘Brain’. Based on the FMA model, the ‘Brain’ has a code value of 50801</w:t>
      </w:r>
      <w:r w:rsidR="00B02D00">
        <w:t>.</w:t>
      </w:r>
      <w:r w:rsidR="00B02D00">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B02D00">
        <w:fldChar w:fldCharType="separate"/>
      </w:r>
      <w:r w:rsidR="00E95EAE" w:rsidRPr="00E95EAE">
        <w:rPr>
          <w:i w:val="0"/>
          <w:noProof/>
          <w:vertAlign w:val="superscript"/>
        </w:rPr>
        <w:t>14</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37DAA1B8" w:rsidR="006446A1" w:rsidDel="00EE12AA" w:rsidRDefault="00D824EA" w:rsidP="00D824EA">
      <w:pPr>
        <w:pStyle w:val="Heading2"/>
        <w:rPr>
          <w:del w:id="160" w:author="Anderson, Brian" w:date="2023-02-16T11:40:00Z"/>
        </w:rPr>
      </w:pPr>
      <w:del w:id="161" w:author="Anderson, Brian" w:date="2023-02-16T11:40:00Z">
        <w:r w:rsidDel="00EE12AA">
          <w:delText>Creating RT Structures</w:delText>
        </w:r>
      </w:del>
    </w:p>
    <w:p w14:paraId="51D6D5BB" w14:textId="5913FEE8" w:rsidR="009342D8" w:rsidDel="00844F51" w:rsidRDefault="009342D8" w:rsidP="00AF3D64">
      <w:pPr>
        <w:rPr>
          <w:moveFrom w:id="162" w:author="Anderson, Brian" w:date="2023-02-16T11:35:00Z"/>
        </w:rPr>
      </w:pPr>
      <w:moveFromRangeStart w:id="163" w:author="Anderson, Brian" w:date="2023-02-16T11:35:00Z" w:name="move127439766"/>
      <w:moveFrom w:id="164" w:author="Anderson, Brian" w:date="2023-02-16T11:35:00Z">
        <w:r w:rsidDel="00844F51">
          <w:t>While running, the program will loop through each of the monitored paths defined within each template. A file system watcher monitors for file changes at each path, waiting 3 seconds between each change to ensure all files are uploaded before the process begins.</w:t>
        </w:r>
      </w:moveFrom>
    </w:p>
    <w:p w14:paraId="126A622C" w14:textId="71FB02D1" w:rsidR="00AF3D64" w:rsidDel="00844F51" w:rsidRDefault="009342D8" w:rsidP="00AF3D64">
      <w:pPr>
        <w:rPr>
          <w:moveFrom w:id="165" w:author="Anderson, Brian" w:date="2023-02-16T11:35:00Z"/>
        </w:rPr>
      </w:pPr>
      <w:moveFrom w:id="166" w:author="Anderson, Brian" w:date="2023-02-16T11:35:00Z">
        <w:r w:rsidDel="00844F51">
          <w:t>An image series reader then identifies all present DICOM files, separating them based on the series instance UID. This ensures that a unique RT structure file will be made for each image series, even if all the files are placed within the same folder.</w:t>
        </w:r>
      </w:moveFrom>
    </w:p>
    <w:p w14:paraId="5C0C2D93" w14:textId="78990B72" w:rsidR="00C26199" w:rsidDel="00844F51" w:rsidRDefault="00C26199" w:rsidP="00AF3D64">
      <w:pPr>
        <w:rPr>
          <w:moveFrom w:id="167" w:author="Anderson, Brian" w:date="2023-02-16T11:35:00Z"/>
        </w:rPr>
      </w:pPr>
      <w:moveFrom w:id="168" w:author="Anderson, Brian" w:date="2023-02-16T11:35:00Z">
        <w:r w:rsidDel="00844F51">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moveFrom>
    </w:p>
    <w:p w14:paraId="59D5F64D" w14:textId="219A3ED0" w:rsidR="006B12C8" w:rsidDel="00EE12AA" w:rsidRDefault="006B12C8" w:rsidP="006B12C8">
      <w:pPr>
        <w:rPr>
          <w:moveFrom w:id="169" w:author="Anderson, Brian" w:date="2023-02-16T11:40:00Z"/>
        </w:rPr>
      </w:pPr>
      <w:moveFromRangeStart w:id="170" w:author="Anderson, Brian" w:date="2023-02-16T11:40:00Z" w:name="move127440054"/>
      <w:moveFromRangeEnd w:id="163"/>
      <w:moveFrom w:id="171" w:author="Anderson, Brian" w:date="2023-02-16T11:40:00Z">
        <w:r w:rsidDel="00EE12AA">
          <w:t>Generated RT Structure files have been evaluated within the treatment planning system of Eclipse. Colors are accurately represented, as well as names, interpreter types, and associated ontologies</w:t>
        </w:r>
        <w:r w:rsidR="0088582A" w:rsidDel="00EE12AA">
          <w:t>, XXX sup figure</w:t>
        </w:r>
        <w:r w:rsidDel="00EE12AA">
          <w:t>.</w:t>
        </w:r>
      </w:moveFrom>
    </w:p>
    <w:moveFromRangeEnd w:id="170"/>
    <w:p w14:paraId="513F5EEC" w14:textId="70B7641A" w:rsidR="00FB45FA" w:rsidRDefault="00263FD5" w:rsidP="0062555E">
      <w:pPr>
        <w:pStyle w:val="Heading1"/>
      </w:pPr>
      <w:r>
        <w:t>D</w:t>
      </w:r>
      <w:r w:rsidR="007C0881">
        <w:t xml:space="preserve">iscussion </w:t>
      </w:r>
    </w:p>
    <w:p w14:paraId="1D62E512" w14:textId="51E8392A" w:rsidR="00141850" w:rsidRDefault="00C21468" w:rsidP="00FB45FA">
      <w:pPr>
        <w:rPr>
          <w:ins w:id="172" w:author="Anderson, Brian" w:date="2023-02-16T11:40:00Z"/>
        </w:rPr>
      </w:pPr>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E95EAE">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5&lt;/sup&gt;","plainTextFormattedCitation":"15","previouslyFormattedCitation":"&lt;sup&gt;14&lt;/sup&gt;"},"properties":{"noteIndex":0},"schema":"https://github.com/citation-style-language/schema/raw/master/csl-citation.json"}</w:instrText>
      </w:r>
      <w:r w:rsidR="00B02D00">
        <w:fldChar w:fldCharType="separate"/>
      </w:r>
      <w:r w:rsidR="00E95EAE" w:rsidRPr="00E95EAE">
        <w:rPr>
          <w:noProof/>
          <w:vertAlign w:val="superscript"/>
        </w:rPr>
        <w:t>15</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E95EAE">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6&lt;/sup&gt;","plainTextFormattedCitation":"16","previouslyFormattedCitation":"&lt;sup&gt;15&lt;/sup&gt;"},"properties":{"noteIndex":0},"schema":"https://github.com/citation-style-language/schema/raw/master/csl-citation.json"}</w:instrText>
      </w:r>
      <w:r w:rsidR="00B02D00">
        <w:fldChar w:fldCharType="separate"/>
      </w:r>
      <w:r w:rsidR="00E95EAE" w:rsidRPr="00E95EAE">
        <w:rPr>
          <w:noProof/>
          <w:vertAlign w:val="superscript"/>
        </w:rPr>
        <w:t>16</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4FCDF7F7" w14:textId="77777777" w:rsidR="00EE12AA" w:rsidDel="00EE12AA" w:rsidRDefault="00EE12AA" w:rsidP="00EE12AA">
      <w:pPr>
        <w:rPr>
          <w:del w:id="173" w:author="Anderson, Brian" w:date="2023-02-16T11:40:00Z"/>
          <w:moveTo w:id="174" w:author="Anderson, Brian" w:date="2023-02-16T11:40:00Z"/>
        </w:rPr>
      </w:pPr>
      <w:moveToRangeStart w:id="175" w:author="Anderson, Brian" w:date="2023-02-16T11:40:00Z" w:name="move127440054"/>
      <w:moveTo w:id="176" w:author="Anderson, Brian" w:date="2023-02-16T11:40:00Z">
        <w:r>
          <w:t>Generated RT Structure files have been evaluated within the treatment planning system of Eclipse. Colors are accurately represented, as well as names, interpreter types, and associated ontologies, XXX sup figure.</w:t>
        </w:r>
      </w:moveTo>
    </w:p>
    <w:moveToRangeEnd w:id="175"/>
    <w:p w14:paraId="54E5E868" w14:textId="77777777" w:rsidR="00EE12AA" w:rsidRDefault="00EE12AA" w:rsidP="00FB45FA"/>
    <w:p w14:paraId="03E0E35F" w14:textId="1DCEA790" w:rsidR="00FB45FA" w:rsidRDefault="00EE12AA" w:rsidP="00141850">
      <w:ins w:id="177" w:author="Anderson, Brian" w:date="2023-02-16T11:40:00Z">
        <w:r>
          <w:t>The</w:t>
        </w:r>
      </w:ins>
      <w:r w:rsidR="00E70B4C">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0DC3EC68" w:rsidR="0060144C" w:rsidDel="00806D7B" w:rsidRDefault="008F146E" w:rsidP="00141850">
      <w:pPr>
        <w:rPr>
          <w:del w:id="178" w:author="Anderson, Brian" w:date="2023-02-16T11:42:00Z"/>
        </w:rPr>
      </w:pPr>
      <w:r>
        <w:t xml:space="preserve">To support large-scale, </w:t>
      </w:r>
      <w:r w:rsidR="00A66117">
        <w:t>multi-instit</w:t>
      </w:r>
      <w:r w:rsidR="00C73E95">
        <w:t>ut</w:t>
      </w:r>
      <w:r w:rsidR="00A66117">
        <w:t xml:space="preserve">ional, and international data sharing,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w:t>
      </w:r>
      <w:r w:rsidR="00E50AC2">
        <w:lastRenderedPageBreak/>
        <w:t>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2145D91"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r w:rsidR="00BB6940">
        <w:t xml:space="preserve">treatment planning system </w:t>
      </w:r>
      <w:r w:rsidR="00B72641">
        <w:t xml:space="preserve">structure templates </w:t>
      </w:r>
      <w:r w:rsidR="00BF59D4">
        <w:t xml:space="preserve">and </w:t>
      </w:r>
      <w:r w:rsidR="00BB6940">
        <w:t>which</w:t>
      </w:r>
      <w:r w:rsidR="00BF59D4">
        <w:t xml:space="preserve"> facili</w:t>
      </w:r>
      <w:r w:rsidR="009F502F">
        <w:t>t</w:t>
      </w:r>
      <w:r w:rsidR="00BF59D4">
        <w:t>ate</w:t>
      </w:r>
      <w:r w:rsidR="00BB6940">
        <w:t>s</w:t>
      </w:r>
      <w:r w:rsidR="00BF59D4">
        <w:t xml:space="preserve"> the adoption of TG-263 standardized nomenclature. </w:t>
      </w:r>
      <w:r w:rsidR="005F5920">
        <w:t>This program allows clinics to quickly create templates</w:t>
      </w:r>
      <w:r w:rsidR="00C9685F">
        <w:t xml:space="preserve"> in English, Spanish, and French and allows for customization of laterality location and color schemes. </w:t>
      </w:r>
      <w:r w:rsidR="00D454C6">
        <w:t xml:space="preserve">We believe this simple tool can be of significant benefit to clinics </w:t>
      </w:r>
      <w:r w:rsidR="009F502F">
        <w:t xml:space="preserve">that </w:t>
      </w:r>
      <w:r w:rsidR="00D454C6">
        <w:t>do not have access to templates within their treatment planning systems or do not have sufficient resources to create new templates.</w:t>
      </w:r>
      <w:r w:rsidR="005B6E5D">
        <w:t xml:space="preserve"> If the user would like to create a template within the TPS, it is easily facilitated by the use of the program as well</w:t>
      </w:r>
      <w:r w:rsidR="00A6127D">
        <w:t>, in the form of XML files, or loadable DICOM RT Structures with the shipped anonymized DICOM.</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4774F530" w14:textId="6E9235EE" w:rsidR="00E95EAE" w:rsidRPr="00E95EAE" w:rsidRDefault="0002678A" w:rsidP="00E95EAE">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E95EAE" w:rsidRPr="00E95EAE">
        <w:rPr>
          <w:rFonts w:ascii="Calibri" w:hAnsi="Calibri" w:cs="Calibri"/>
          <w:noProof/>
          <w:szCs w:val="24"/>
        </w:rPr>
        <w:t xml:space="preserve">1. </w:t>
      </w:r>
      <w:r w:rsidR="00E95EAE" w:rsidRPr="00E95EAE">
        <w:rPr>
          <w:rFonts w:ascii="Calibri" w:hAnsi="Calibri" w:cs="Calibri"/>
          <w:noProof/>
          <w:szCs w:val="24"/>
        </w:rPr>
        <w:tab/>
        <w:t xml:space="preserve">Mayo CS, Moran JM, Bosch W, et al. American Association of Physicists in Medicine Task Group 263: Standardizing Nomenclatures in Radiation Oncology. </w:t>
      </w:r>
      <w:r w:rsidR="00E95EAE" w:rsidRPr="00E95EAE">
        <w:rPr>
          <w:rFonts w:ascii="Calibri" w:hAnsi="Calibri" w:cs="Calibri"/>
          <w:i/>
          <w:iCs/>
          <w:noProof/>
          <w:szCs w:val="24"/>
        </w:rPr>
        <w:t>Int J Radiat Oncol Biol Phys</w:t>
      </w:r>
      <w:r w:rsidR="00E95EAE" w:rsidRPr="00E95EAE">
        <w:rPr>
          <w:rFonts w:ascii="Calibri" w:hAnsi="Calibri" w:cs="Calibri"/>
          <w:noProof/>
          <w:szCs w:val="24"/>
        </w:rPr>
        <w:t>. 2018;100(4):1057-1066. doi:10.1016/J.IJROBP.2017.12.013</w:t>
      </w:r>
    </w:p>
    <w:p w14:paraId="6CEF168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2. </w:t>
      </w:r>
      <w:r w:rsidRPr="00E95EAE">
        <w:rPr>
          <w:rFonts w:ascii="Calibri" w:hAnsi="Calibri" w:cs="Calibri"/>
          <w:noProof/>
          <w:szCs w:val="24"/>
        </w:rPr>
        <w:tab/>
        <w:t>Larouche, R., Mayo, C., Tantot, L., Ying, X., Covington E. Update from AAPM TG263U1: Standardizing Nomenclatures in RO. In: ; 2022.</w:t>
      </w:r>
    </w:p>
    <w:p w14:paraId="2B409FC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3. </w:t>
      </w:r>
      <w:r w:rsidRPr="00E95EAE">
        <w:rPr>
          <w:rFonts w:ascii="Calibri" w:hAnsi="Calibri" w:cs="Calibri"/>
          <w:noProof/>
          <w:szCs w:val="24"/>
        </w:rPr>
        <w:tab/>
        <w:t>2013 MC. C# .NET 4.8.1. Accessed January 31, 2023. https://dotnet.microsoft.com/en-us/download/dotnet-framework</w:t>
      </w:r>
    </w:p>
    <w:p w14:paraId="693D46B7"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4. </w:t>
      </w:r>
      <w:r w:rsidRPr="00E95EAE">
        <w:rPr>
          <w:rFonts w:ascii="Calibri" w:hAnsi="Calibri" w:cs="Calibri"/>
          <w:noProof/>
          <w:szCs w:val="24"/>
        </w:rPr>
        <w:tab/>
        <w:t>fo-dicom/fo-dicom: Fellow Oak DICOM for .NET, .NET Core, Universal Windows, Android, iOS, Mono and Unity. Accessed July 22, 2022. https://github.com/fo-dicom/fo-dicom</w:t>
      </w:r>
    </w:p>
    <w:p w14:paraId="6ECEBCA2"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5. </w:t>
      </w:r>
      <w:r w:rsidRPr="00E95EAE">
        <w:rPr>
          <w:rFonts w:ascii="Calibri" w:hAnsi="Calibri" w:cs="Calibri"/>
          <w:noProof/>
          <w:szCs w:val="24"/>
        </w:rPr>
        <w:tab/>
        <w:t xml:space="preserve">Beare R, Lowekamp B, Yaniv Z. Image segmentation, registration and characterization in R with simpleITK. </w:t>
      </w:r>
      <w:r w:rsidRPr="00E95EAE">
        <w:rPr>
          <w:rFonts w:ascii="Calibri" w:hAnsi="Calibri" w:cs="Calibri"/>
          <w:i/>
          <w:iCs/>
          <w:noProof/>
          <w:szCs w:val="24"/>
        </w:rPr>
        <w:t>J Stat Softw</w:t>
      </w:r>
      <w:r w:rsidRPr="00E95EAE">
        <w:rPr>
          <w:rFonts w:ascii="Calibri" w:hAnsi="Calibri" w:cs="Calibri"/>
          <w:noProof/>
          <w:szCs w:val="24"/>
        </w:rPr>
        <w:t>. 2018;86(1):1-35. doi:10.18637/jss.v086.i08</w:t>
      </w:r>
    </w:p>
    <w:p w14:paraId="0C27911C"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6. </w:t>
      </w:r>
      <w:r w:rsidRPr="00E95EAE">
        <w:rPr>
          <w:rFonts w:ascii="Calibri" w:hAnsi="Calibri" w:cs="Calibri"/>
          <w:noProof/>
          <w:szCs w:val="24"/>
        </w:rPr>
        <w:tab/>
        <w:t xml:space="preserve">Anderson BM, Wahid KA, Brock KK. Simple Python Module for Conversions between DICOM Images and Radiation Therapy Structures, Masks, and Prediction Arrays. </w:t>
      </w:r>
      <w:r w:rsidRPr="00E95EAE">
        <w:rPr>
          <w:rFonts w:ascii="Calibri" w:hAnsi="Calibri" w:cs="Calibri"/>
          <w:i/>
          <w:iCs/>
          <w:noProof/>
          <w:szCs w:val="24"/>
        </w:rPr>
        <w:t>Pract Radiat Oncol</w:t>
      </w:r>
      <w:r w:rsidRPr="00E95EAE">
        <w:rPr>
          <w:rFonts w:ascii="Calibri" w:hAnsi="Calibri" w:cs="Calibri"/>
          <w:noProof/>
          <w:szCs w:val="24"/>
        </w:rPr>
        <w:t>. Published online February 17, 2021. doi:10.1016/j.prro.2021.02.003</w:t>
      </w:r>
    </w:p>
    <w:p w14:paraId="64F6953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7. </w:t>
      </w:r>
      <w:r w:rsidRPr="00E95EAE">
        <w:rPr>
          <w:rFonts w:ascii="Calibri" w:hAnsi="Calibri" w:cs="Calibri"/>
          <w:noProof/>
          <w:szCs w:val="24"/>
        </w:rPr>
        <w:tab/>
        <w:t xml:space="preserve">Wright JL, Yom SS, Awan MJ, et al. Standardizing Normal Tissue Contouring for Radiation Therapy Treatment Planning: An ASTRO Consensus Paper. </w:t>
      </w:r>
      <w:r w:rsidRPr="00E95EAE">
        <w:rPr>
          <w:rFonts w:ascii="Calibri" w:hAnsi="Calibri" w:cs="Calibri"/>
          <w:i/>
          <w:iCs/>
          <w:noProof/>
          <w:szCs w:val="24"/>
        </w:rPr>
        <w:t>Pract Radiat Oncol</w:t>
      </w:r>
      <w:r w:rsidRPr="00E95EAE">
        <w:rPr>
          <w:rFonts w:ascii="Calibri" w:hAnsi="Calibri" w:cs="Calibri"/>
          <w:noProof/>
          <w:szCs w:val="24"/>
        </w:rPr>
        <w:t>. 2019;9(2):65-72. doi:10.1016/J.PRRO.2018.12.003</w:t>
      </w:r>
    </w:p>
    <w:p w14:paraId="62C6779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8. </w:t>
      </w:r>
      <w:r w:rsidRPr="00E95EAE">
        <w:rPr>
          <w:rFonts w:ascii="Calibri" w:hAnsi="Calibri" w:cs="Calibri"/>
          <w:noProof/>
          <w:szCs w:val="24"/>
        </w:rPr>
        <w:tab/>
        <w:t xml:space="preserve">Chao CKS, Apisarnthanarax S. </w:t>
      </w:r>
      <w:r w:rsidRPr="00E95EAE">
        <w:rPr>
          <w:rFonts w:ascii="Calibri" w:hAnsi="Calibri" w:cs="Calibri"/>
          <w:i/>
          <w:iCs/>
          <w:noProof/>
          <w:szCs w:val="24"/>
        </w:rPr>
        <w:t>Practical Essentials of Intensity Modulated Radiation Therapy</w:t>
      </w:r>
      <w:r w:rsidRPr="00E95EAE">
        <w:rPr>
          <w:rFonts w:ascii="Calibri" w:hAnsi="Calibri" w:cs="Calibri"/>
          <w:noProof/>
          <w:szCs w:val="24"/>
        </w:rPr>
        <w:t>. 2nd ed. (Ozyigit G, Chao KSC, Apisarnthanarax S, eds.). Lippincott Williams &amp; Wilkins; 2005.</w:t>
      </w:r>
    </w:p>
    <w:p w14:paraId="72E64F7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9. </w:t>
      </w:r>
      <w:r w:rsidRPr="00E95EAE">
        <w:rPr>
          <w:rFonts w:ascii="Calibri" w:hAnsi="Calibri" w:cs="Calibri"/>
          <w:noProof/>
          <w:szCs w:val="24"/>
        </w:rPr>
        <w:tab/>
        <w:t>RT ROI Interpreted Type Attribute – DICOM Standard Browser. Accessed February 9, 2023. https://dicom.innolitics.com/ciods/rt-structure-set/rt-roi-observations/30060080/300600a4</w:t>
      </w:r>
    </w:p>
    <w:p w14:paraId="08846FB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0. </w:t>
      </w:r>
      <w:r w:rsidRPr="00E95EAE">
        <w:rPr>
          <w:rFonts w:ascii="Calibri" w:hAnsi="Calibri" w:cs="Calibri"/>
          <w:noProof/>
          <w:szCs w:val="24"/>
        </w:rPr>
        <w:tab/>
        <w:t>Creating and Using API Keys and Access Tokens | Airtable Support. Accessed February 9, 2023. https://support.airtable.com/docs/creating-and-using-api-keys-and-access-tokens</w:t>
      </w:r>
    </w:p>
    <w:p w14:paraId="5BBF6CE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1. </w:t>
      </w:r>
      <w:r w:rsidRPr="00E95EAE">
        <w:rPr>
          <w:rFonts w:ascii="Calibri" w:hAnsi="Calibri" w:cs="Calibri"/>
          <w:noProof/>
          <w:szCs w:val="24"/>
        </w:rPr>
        <w:tab/>
        <w:t>8 Coding Schemes. Accessed February 9, 2023. https://dicom.nema.org/medical/dicom/current/output/chtml/part16/chapter_8.html</w:t>
      </w:r>
    </w:p>
    <w:p w14:paraId="59C2433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lastRenderedPageBreak/>
        <w:t xml:space="preserve">12. </w:t>
      </w:r>
      <w:r w:rsidRPr="00E95EAE">
        <w:rPr>
          <w:rFonts w:ascii="Calibri" w:hAnsi="Calibri" w:cs="Calibri"/>
          <w:noProof/>
          <w:szCs w:val="24"/>
        </w:rPr>
        <w:tab/>
        <w:t>RT ROI Identification Code Sequence Attribute – DICOM Standard Browser. Accessed February 9, 2023. https://dicom.innolitics.com/ciods/rt-structure-set/rt-roi-observations/30060080/30060086</w:t>
      </w:r>
    </w:p>
    <w:p w14:paraId="0C9A937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3. </w:t>
      </w:r>
      <w:r w:rsidRPr="00E95EAE">
        <w:rPr>
          <w:rFonts w:ascii="Calibri" w:hAnsi="Calibri" w:cs="Calibri"/>
          <w:noProof/>
          <w:szCs w:val="24"/>
        </w:rPr>
        <w:tab/>
        <w:t>Foundational Model of Anatomy - Summary | NCBO BioPortal. Accessed July 22, 2022. https://bioportal.bioontology.org/ontologies/FMA?p=summary</w:t>
      </w:r>
    </w:p>
    <w:p w14:paraId="211906D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4. </w:t>
      </w:r>
      <w:r w:rsidRPr="00E95EAE">
        <w:rPr>
          <w:rFonts w:ascii="Calibri" w:hAnsi="Calibri" w:cs="Calibri"/>
          <w:noProof/>
          <w:szCs w:val="24"/>
        </w:rPr>
        <w:tab/>
        <w:t>onttk fma. Accessed February 9, 2023. http://fma.si.washington.edu/browser/#/?iri=http%3A%2F%2Fpurl.org%2Fsig%2Font%2Ffma%2Ffma50801</w:t>
      </w:r>
    </w:p>
    <w:p w14:paraId="582742B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5. </w:t>
      </w:r>
      <w:r w:rsidRPr="00E95EAE">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E95EAE">
        <w:rPr>
          <w:rFonts w:ascii="Calibri" w:hAnsi="Calibri" w:cs="Calibri"/>
          <w:i/>
          <w:iCs/>
          <w:noProof/>
          <w:szCs w:val="24"/>
        </w:rPr>
        <w:t>Adv Radiat Oncol</w:t>
      </w:r>
      <w:r w:rsidRPr="00E95EAE">
        <w:rPr>
          <w:rFonts w:ascii="Calibri" w:hAnsi="Calibri" w:cs="Calibri"/>
          <w:noProof/>
          <w:szCs w:val="24"/>
        </w:rPr>
        <w:t>. 2018;4(1):191-200. doi:10.1016/J.ADRO.2018.09.013</w:t>
      </w:r>
    </w:p>
    <w:p w14:paraId="75362DB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rPr>
      </w:pPr>
      <w:r w:rsidRPr="00E95EAE">
        <w:rPr>
          <w:rFonts w:ascii="Calibri" w:hAnsi="Calibri" w:cs="Calibri"/>
          <w:noProof/>
          <w:szCs w:val="24"/>
        </w:rPr>
        <w:t xml:space="preserve">16. </w:t>
      </w:r>
      <w:r w:rsidRPr="00E95EAE">
        <w:rPr>
          <w:rFonts w:ascii="Calibri" w:hAnsi="Calibri" w:cs="Calibri"/>
          <w:noProof/>
          <w:szCs w:val="24"/>
        </w:rPr>
        <w:tab/>
        <w:t xml:space="preserve">Cardan RA, Covington EL, Popple RA. Technical Note: An open source solution for improving TG-263 compliance. </w:t>
      </w:r>
      <w:r w:rsidRPr="00E95EAE">
        <w:rPr>
          <w:rFonts w:ascii="Calibri" w:hAnsi="Calibri" w:cs="Calibri"/>
          <w:i/>
          <w:iCs/>
          <w:noProof/>
          <w:szCs w:val="24"/>
        </w:rPr>
        <w:t>J Appl Clin Med Phys</w:t>
      </w:r>
      <w:r w:rsidRPr="00E95EAE">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1" w:author="Anderson, Brian" w:date="2023-02-09T11:35:00Z" w:initials="AB">
    <w:p w14:paraId="3C9BEACE" w14:textId="77777777" w:rsidR="000B7C67" w:rsidRDefault="000B7C67" w:rsidP="00714241">
      <w:pPr>
        <w:pStyle w:val="CommentText"/>
      </w:pPr>
      <w:r>
        <w:rPr>
          <w:rStyle w:val="CommentReference"/>
        </w:rPr>
        <w:annotationRef/>
      </w:r>
      <w:r>
        <w:t>Love it!</w:t>
      </w:r>
    </w:p>
  </w:comment>
  <w:comment w:id="2" w:author="Anderson, Brian" w:date="2023-02-09T11:36:00Z" w:initials="AB">
    <w:p w14:paraId="5B0E841D" w14:textId="77777777" w:rsidR="000B7C67" w:rsidRDefault="000B7C67" w:rsidP="00F96E68">
      <w:pPr>
        <w:pStyle w:val="CommentText"/>
      </w:pPr>
      <w:r>
        <w:rPr>
          <w:rStyle w:val="CommentReference"/>
        </w:rPr>
        <w:annotationRef/>
      </w:r>
      <w:r>
        <w:t>Cite original TG-263 report</w:t>
      </w:r>
    </w:p>
  </w:comment>
  <w:comment w:id="3"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4"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5" w:author="Anderson, Brian" w:date="2023-02-09T11:42:00Z" w:initials="AB">
    <w:p w14:paraId="02565953" w14:textId="77777777" w:rsidR="000B7C67" w:rsidRDefault="000B7C67" w:rsidP="00396FC6">
      <w:pPr>
        <w:pStyle w:val="CommentText"/>
      </w:pPr>
      <w:r>
        <w:rPr>
          <w:rStyle w:val="CommentReference"/>
        </w:rPr>
        <w:annotationRef/>
      </w:r>
      <w:r>
        <w:t>Hahah definitely better</w:t>
      </w:r>
    </w:p>
  </w:comment>
  <w:comment w:id="6" w:author="Anderson, Brian"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7"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8" w:author="Anderson, Brian" w:date="2023-02-09T11:38:00Z" w:initials="AB">
    <w:p w14:paraId="2FB28718" w14:textId="77777777" w:rsidR="000B7C67" w:rsidRDefault="000B7C67" w:rsidP="00AB75F2">
      <w:pPr>
        <w:pStyle w:val="CommentText"/>
      </w:pPr>
      <w:r>
        <w:rPr>
          <w:rStyle w:val="CommentReference"/>
        </w:rPr>
        <w:annotationRef/>
      </w:r>
      <w:r>
        <w:t>Thank you!</w:t>
      </w:r>
    </w:p>
  </w:comment>
  <w:comment w:id="9" w:author="Ryckman, Jeffrey" w:date="2023-02-11T08:51:00Z" w:initials="RJ">
    <w:p w14:paraId="68FE208D" w14:textId="77777777" w:rsidR="00386683" w:rsidRDefault="00386683" w:rsidP="00894701">
      <w:r>
        <w:rPr>
          <w:rStyle w:val="CommentReference"/>
        </w:rPr>
        <w:annotationRef/>
      </w:r>
      <w:r>
        <w:rPr>
          <w:sz w:val="20"/>
          <w:szCs w:val="20"/>
        </w:rPr>
        <w:t xml:space="preserve">Yes this is perfect! Great plug :) </w:t>
      </w:r>
    </w:p>
  </w:comment>
  <w:comment w:id="10" w:author="Ryckman, Jeffrey" w:date="2023-02-11T08:53:00Z" w:initials="RJ">
    <w:p w14:paraId="17FDF865" w14:textId="77777777" w:rsidR="00386683" w:rsidRDefault="00386683" w:rsidP="005F3BBF">
      <w:r>
        <w:rPr>
          <w:rStyle w:val="CommentReference"/>
        </w:rPr>
        <w:annotationRef/>
      </w:r>
      <w:r>
        <w:rPr>
          <w:sz w:val="20"/>
          <w:szCs w:val="20"/>
        </w:rPr>
        <w:t>A bit redundant to list the hyperlink again IMO</w:t>
      </w:r>
    </w:p>
  </w:comment>
  <w:comment w:id="11" w:author="Anderson, Brian" w:date="2023-02-16T10:35:00Z" w:initials="AB">
    <w:p w14:paraId="2BC2FFD1" w14:textId="77777777" w:rsidR="003643E5" w:rsidRDefault="003643E5" w:rsidP="00FC2B77">
      <w:pPr>
        <w:pStyle w:val="CommentText"/>
      </w:pPr>
      <w:r>
        <w:rPr>
          <w:rStyle w:val="CommentReference"/>
        </w:rPr>
        <w:annotationRef/>
      </w:r>
      <w:r>
        <w:t>Good call, didn't consider with the newly added statement above</w:t>
      </w:r>
    </w:p>
  </w:comment>
  <w:comment w:id="12" w:author="Covington, Elizabeth" w:date="2023-02-08T15:50:00Z" w:initials="CE">
    <w:p w14:paraId="61B24039" w14:textId="43F5E6DA" w:rsidR="00B72378" w:rsidRDefault="00B72378" w:rsidP="001771AD">
      <w:pPr>
        <w:pStyle w:val="CommentText"/>
      </w:pPr>
      <w:r>
        <w:rPr>
          <w:rStyle w:val="CommentReference"/>
        </w:rPr>
        <w:annotationRef/>
      </w:r>
      <w:r>
        <w:t>I don't think this figure is necessary and tech notes typically limit the # of figures so I would omit in favor of adding something else that is more important</w:t>
      </w:r>
    </w:p>
  </w:comment>
  <w:comment w:id="13" w:author="Anderson, Brian" w:date="2023-02-09T11:38:00Z" w:initials="AB">
    <w:p w14:paraId="307AF4EF" w14:textId="77777777" w:rsidR="000B7C67" w:rsidRDefault="000B7C67" w:rsidP="005E7D5F">
      <w:pPr>
        <w:pStyle w:val="CommentText"/>
      </w:pPr>
      <w:r>
        <w:rPr>
          <w:rStyle w:val="CommentReference"/>
        </w:rPr>
        <w:annotationRef/>
      </w:r>
      <w:r>
        <w:t>Agreed</w:t>
      </w:r>
    </w:p>
  </w:comment>
  <w:comment w:id="40" w:author="Ryckman, Jeffrey" w:date="2023-02-11T14:06:00Z" w:initials="RJ">
    <w:p w14:paraId="78E04409" w14:textId="77777777" w:rsidR="00B1058D" w:rsidRDefault="00B1058D" w:rsidP="009841E3">
      <w:r>
        <w:rPr>
          <w:rStyle w:val="CommentReference"/>
        </w:rPr>
        <w:annotationRef/>
      </w:r>
      <w:r>
        <w:rPr>
          <w:sz w:val="20"/>
          <w:szCs w:val="20"/>
        </w:rPr>
        <w:t>Elizabeth - can you clarify further about brachytherapy templates here?</w:t>
      </w:r>
    </w:p>
  </w:comment>
  <w:comment w:id="45" w:author="Ryckman, Jeffrey" w:date="2023-02-11T15:13:00Z" w:initials="RJ">
    <w:p w14:paraId="3B3B2AF0" w14:textId="77777777" w:rsidR="004566F6" w:rsidRDefault="004566F6" w:rsidP="003703F3">
      <w:r>
        <w:rPr>
          <w:rStyle w:val="CommentReference"/>
        </w:rPr>
        <w:annotationRef/>
      </w:r>
      <w:r>
        <w:rPr>
          <w:sz w:val="20"/>
          <w:szCs w:val="20"/>
        </w:rPr>
        <w:t>https://www.amazon.com/Practical-Essentials-Intensity-Modulated-Radiation/dp/0781752795</w:t>
      </w:r>
    </w:p>
  </w:comment>
  <w:comment w:id="49" w:author="Ryckman, Jeffrey" w:date="2023-02-11T14:54:00Z" w:initials="RJ">
    <w:p w14:paraId="22F89B0E" w14:textId="493BE23C" w:rsidR="004566F6" w:rsidRDefault="004566F6" w:rsidP="008B56B3">
      <w:r>
        <w:rPr>
          <w:rStyle w:val="CommentReference"/>
        </w:rPr>
        <w:annotationRef/>
      </w:r>
      <w:r>
        <w:rPr>
          <w:sz w:val="20"/>
          <w:szCs w:val="20"/>
        </w:rPr>
        <w:t>Brian- it looks like the program only offers primary order and reverse order. Can we please offer the “Structure” column as the default order?</w:t>
      </w:r>
    </w:p>
  </w:comment>
  <w:comment w:id="50" w:author="Anderson, Brian" w:date="2023-02-16T11:44:00Z" w:initials="AB">
    <w:p w14:paraId="74F09B7E" w14:textId="77777777" w:rsidR="007D0BDD" w:rsidRDefault="007D0BDD" w:rsidP="00DD58CD">
      <w:pPr>
        <w:pStyle w:val="CommentText"/>
      </w:pPr>
      <w:r>
        <w:rPr>
          <w:rStyle w:val="CommentReference"/>
        </w:rPr>
        <w:annotationRef/>
      </w:r>
      <w:r>
        <w:t>I'm not entirely sure what you mean, might have to hop on a quick call when you're free</w:t>
      </w:r>
    </w:p>
  </w:comment>
  <w:comment w:id="63" w:author="Ryckman, Jeffrey" w:date="2023-02-11T15:15:00Z" w:initials="RJ">
    <w:p w14:paraId="111B59A7" w14:textId="48B706F9" w:rsidR="004566F6" w:rsidRDefault="004566F6" w:rsidP="00314095">
      <w:r>
        <w:rPr>
          <w:rStyle w:val="CommentReference"/>
        </w:rPr>
        <w:annotationRef/>
      </w:r>
      <w:r>
        <w:rPr>
          <w:sz w:val="20"/>
          <w:szCs w:val="20"/>
        </w:rPr>
        <w:t>I’d imagine we will be limited on figures, but this displays the three dose level coloration nicely.</w:t>
      </w:r>
    </w:p>
  </w:comment>
  <w:comment w:id="64" w:author="Anderson, Brian" w:date="2023-02-16T11:23:00Z" w:initials="AB">
    <w:p w14:paraId="32A20F79" w14:textId="77777777" w:rsidR="00AA3695" w:rsidRDefault="00AA3695" w:rsidP="006E6858">
      <w:pPr>
        <w:pStyle w:val="CommentText"/>
      </w:pPr>
      <w:r>
        <w:rPr>
          <w:rStyle w:val="CommentReference"/>
        </w:rPr>
        <w:annotationRef/>
      </w:r>
      <w:r>
        <w:t>Moving them over to sup figures</w:t>
      </w:r>
    </w:p>
  </w:comment>
  <w:comment w:id="66" w:author="Ryckman, Jeffrey" w:date="2023-02-11T15:18:00Z" w:initials="RJ">
    <w:p w14:paraId="6C6056A6" w14:textId="791BC844" w:rsidR="004566F6" w:rsidRDefault="004566F6" w:rsidP="00F44BCB">
      <w:r>
        <w:rPr>
          <w:rStyle w:val="CommentReference"/>
        </w:rPr>
        <w:annotationRef/>
      </w:r>
      <w:r>
        <w:rPr>
          <w:sz w:val="20"/>
          <w:szCs w:val="20"/>
        </w:rPr>
        <w:t>I thought it might be nice for readers to see the names of the templates, but we can put this in the supplement.</w:t>
      </w:r>
    </w:p>
  </w:comment>
  <w:comment w:id="67" w:author="Ryckman, Jeffrey" w:date="2023-02-11T15:20:00Z" w:initials="RJ">
    <w:p w14:paraId="680074BB" w14:textId="77777777" w:rsidR="004566F6" w:rsidRDefault="004566F6" w:rsidP="00DD5CB8">
      <w:r>
        <w:rPr>
          <w:rStyle w:val="CommentReference"/>
        </w:rPr>
        <w:annotationRef/>
      </w:r>
      <w:r>
        <w:rPr>
          <w:sz w:val="20"/>
          <w:szCs w:val="20"/>
        </w:rPr>
        <w:t>See Table E1 from the ASTRO publication in the email as an example. Our version would be the Structure Naming 9.20.2022 template attached in the email.</w:t>
      </w:r>
    </w:p>
  </w:comment>
  <w:comment w:id="68" w:author="Anderson, Brian" w:date="2023-02-16T10:46:00Z" w:initials="AB">
    <w:p w14:paraId="03732DDD" w14:textId="77777777" w:rsidR="001B39A2" w:rsidRDefault="001B39A2" w:rsidP="00675C1C">
      <w:pPr>
        <w:pStyle w:val="CommentText"/>
      </w:pPr>
      <w:r>
        <w:rPr>
          <w:rStyle w:val="CommentReference"/>
        </w:rPr>
        <w:annotationRef/>
      </w:r>
      <w:r>
        <w:t>I think this would be good for the supplement.</w:t>
      </w:r>
    </w:p>
  </w:comment>
  <w:comment w:id="71" w:author="Covington, Elizabeth" w:date="2023-02-08T16:14:00Z" w:initials="CE">
    <w:p w14:paraId="670EFBF3" w14:textId="0A67D0F0" w:rsidR="00D4657B" w:rsidRDefault="00D4657B" w:rsidP="000C383C">
      <w:pPr>
        <w:pStyle w:val="CommentText"/>
      </w:pPr>
      <w:r>
        <w:rPr>
          <w:rStyle w:val="CommentReference"/>
        </w:rPr>
        <w:annotationRef/>
      </w:r>
      <w:r>
        <w:t>I would remove this link and add this as a citation</w:t>
      </w:r>
    </w:p>
  </w:comment>
  <w:comment w:id="72" w:author="Anderson, Brian" w:date="2023-02-09T11:49:00Z" w:initials="AB">
    <w:p w14:paraId="57C0838D" w14:textId="77777777" w:rsidR="002E4D60" w:rsidRDefault="002E4D60" w:rsidP="008161BE">
      <w:pPr>
        <w:pStyle w:val="CommentText"/>
      </w:pPr>
      <w:r>
        <w:rPr>
          <w:rStyle w:val="CommentReference"/>
        </w:rPr>
        <w:annotationRef/>
      </w:r>
      <w:r>
        <w:t>Done!</w:t>
      </w:r>
    </w:p>
  </w:comment>
  <w:comment w:id="104" w:author="Covington, Elizabeth" w:date="2023-02-08T16:19:00Z" w:initials="CE">
    <w:p w14:paraId="2D9A2B66" w14:textId="77777777" w:rsidR="00A54A11" w:rsidRDefault="00A54A11" w:rsidP="00A54A11">
      <w:pPr>
        <w:pStyle w:val="CommentText"/>
      </w:pPr>
      <w:r>
        <w:rPr>
          <w:rStyle w:val="CommentReference"/>
        </w:rPr>
        <w:annotationRef/>
      </w:r>
      <w:r>
        <w:t xml:space="preserve">Same with this figure, we may need to cut </w:t>
      </w:r>
    </w:p>
  </w:comment>
  <w:comment w:id="152" w:author="Covington, Elizabeth" w:date="2023-02-08T16:21:00Z" w:initials="CE">
    <w:p w14:paraId="1F1EB8DD" w14:textId="77777777" w:rsidR="008D7926" w:rsidRDefault="008C041C" w:rsidP="002427EE">
      <w:pPr>
        <w:pStyle w:val="CommentText"/>
      </w:pPr>
      <w:r>
        <w:rPr>
          <w:rStyle w:val="CommentReference"/>
        </w:rPr>
        <w:annotationRef/>
      </w:r>
      <w:r w:rsidR="008D7926">
        <w:t xml:space="preserve">I would try to find a way to add these as citation instead of putting links into the manuscript. </w:t>
      </w:r>
    </w:p>
  </w:comment>
  <w:comment w:id="153" w:author="Anderson, Brian" w:date="2023-02-09T11:51:00Z" w:initials="AB">
    <w:p w14:paraId="455B07E3" w14:textId="77777777" w:rsidR="002E4D60" w:rsidRDefault="002E4D60" w:rsidP="003C14AA">
      <w:pPr>
        <w:pStyle w:val="CommentText"/>
      </w:pPr>
      <w:r>
        <w:rPr>
          <w:rStyle w:val="CommentReference"/>
        </w:rPr>
        <w:annotationRef/>
      </w:r>
      <w:r>
        <w:t>I'm debating having the users simply copy the TG-263 base airtable.. Unfortunately that means they will get every column, even the unnecessary ones. Thoughts?</w:t>
      </w:r>
    </w:p>
  </w:comment>
  <w:comment w:id="154" w:author="Covington, Elizabeth" w:date="2023-02-08T16:22:00Z" w:initials="CE">
    <w:p w14:paraId="655B38DA" w14:textId="20BD7ACD" w:rsidR="008D7926" w:rsidRDefault="008D7926" w:rsidP="005E7AEE">
      <w:pPr>
        <w:pStyle w:val="CommentText"/>
      </w:pPr>
      <w:r>
        <w:rPr>
          <w:rStyle w:val="CommentReference"/>
        </w:rPr>
        <w:annotationRef/>
      </w:r>
      <w:r>
        <w:t>Make this a citation</w:t>
      </w:r>
    </w:p>
  </w:comment>
  <w:comment w:id="158" w:author="Covington, Elizabeth" w:date="2023-02-08T16:22:00Z" w:initials="CE">
    <w:p w14:paraId="0C885750" w14:textId="77777777" w:rsidR="008D7926" w:rsidRDefault="008D7926" w:rsidP="006E302C">
      <w:pPr>
        <w:pStyle w:val="CommentText"/>
      </w:pPr>
      <w:r>
        <w:rPr>
          <w:rStyle w:val="CommentReference"/>
        </w:rPr>
        <w:annotationRef/>
      </w:r>
      <w:r>
        <w:t>Make all of these links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58D9B" w15:done="1"/>
  <w15:commentEx w15:paraId="3C9BEACE" w15:paraIdParent="20A58D9B" w15:done="1"/>
  <w15:commentEx w15:paraId="5B0E841D" w15:done="1"/>
  <w15:commentEx w15:paraId="4B0F0E94" w15:done="1"/>
  <w15:commentEx w15:paraId="4F6F0FF5" w15:done="1"/>
  <w15:commentEx w15:paraId="02565953" w15:paraIdParent="4F6F0FF5" w15:done="1"/>
  <w15:commentEx w15:paraId="7ADD5E90" w15:done="1"/>
  <w15:commentEx w15:paraId="782DFF55" w15:paraIdParent="7ADD5E90" w15:done="1"/>
  <w15:commentEx w15:paraId="2FB28718" w15:paraIdParent="7ADD5E90" w15:done="1"/>
  <w15:commentEx w15:paraId="68FE208D" w15:paraIdParent="7ADD5E90" w15:done="1"/>
  <w15:commentEx w15:paraId="17FDF865" w15:done="1"/>
  <w15:commentEx w15:paraId="2BC2FFD1" w15:paraIdParent="17FDF865" w15:done="1"/>
  <w15:commentEx w15:paraId="61B24039" w15:done="1"/>
  <w15:commentEx w15:paraId="307AF4EF" w15:paraIdParent="61B24039" w15:done="1"/>
  <w15:commentEx w15:paraId="78E04409" w15:done="0"/>
  <w15:commentEx w15:paraId="3B3B2AF0" w15:done="0"/>
  <w15:commentEx w15:paraId="22F89B0E" w15:done="0"/>
  <w15:commentEx w15:paraId="74F09B7E" w15:paraIdParent="22F89B0E" w15:done="0"/>
  <w15:commentEx w15:paraId="111B59A7" w15:done="1"/>
  <w15:commentEx w15:paraId="32A20F79" w15:paraIdParent="111B59A7" w15:done="1"/>
  <w15:commentEx w15:paraId="6C6056A6" w15:done="1"/>
  <w15:commentEx w15:paraId="680074BB" w15:paraIdParent="6C6056A6" w15:done="1"/>
  <w15:commentEx w15:paraId="03732DDD" w15:paraIdParent="6C6056A6" w15:done="1"/>
  <w15:commentEx w15:paraId="670EFBF3" w15:done="1"/>
  <w15:commentEx w15:paraId="57C0838D" w15:paraIdParent="670EFBF3" w15:done="1"/>
  <w15:commentEx w15:paraId="2D9A2B66" w15:done="1"/>
  <w15:commentEx w15:paraId="1F1EB8DD" w15:done="1"/>
  <w15:commentEx w15:paraId="455B07E3" w15:paraIdParent="1F1EB8DD" w15:done="1"/>
  <w15:commentEx w15:paraId="655B38DA" w15:done="1"/>
  <w15:commentEx w15:paraId="0C88575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E3EB3" w16cex:dateUtc="2023-02-08T20:30:00Z"/>
  <w16cex:commentExtensible w16cex:durableId="278F5912" w16cex:dateUtc="2023-02-09T19:35: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91D59E" w16cex:dateUtc="2023-02-11T13:51:00Z"/>
  <w16cex:commentExtensible w16cex:durableId="2791D613" w16cex:dateUtc="2023-02-11T13:53:00Z"/>
  <w16cex:commentExtensible w16cex:durableId="2798858C" w16cex:dateUtc="2023-02-16T18:35:00Z"/>
  <w16cex:commentExtensible w16cex:durableId="278E4356" w16cex:dateUtc="2023-02-08T20:50:00Z"/>
  <w16cex:commentExtensible w16cex:durableId="278F59C7" w16cex:dateUtc="2023-02-09T19:38:00Z"/>
  <w16cex:commentExtensible w16cex:durableId="27921F78" w16cex:dateUtc="2023-02-11T19:06:00Z"/>
  <w16cex:commentExtensible w16cex:durableId="27922F2B" w16cex:dateUtc="2023-02-11T20:13:00Z"/>
  <w16cex:commentExtensible w16cex:durableId="27922A8B" w16cex:dateUtc="2023-02-11T19:54:00Z"/>
  <w16cex:commentExtensible w16cex:durableId="279895BA" w16cex:dateUtc="2023-02-16T19:44:00Z"/>
  <w16cex:commentExtensible w16cex:durableId="27922F81" w16cex:dateUtc="2023-02-11T20:15:00Z"/>
  <w16cex:commentExtensible w16cex:durableId="279890A3" w16cex:dateUtc="2023-02-16T19:23:00Z"/>
  <w16cex:commentExtensible w16cex:durableId="2792305E" w16cex:dateUtc="2023-02-11T20:18:00Z"/>
  <w16cex:commentExtensible w16cex:durableId="279230AA" w16cex:dateUtc="2023-02-11T20:20:00Z"/>
  <w16cex:commentExtensible w16cex:durableId="279887E9" w16cex:dateUtc="2023-02-16T18:46:00Z"/>
  <w16cex:commentExtensible w16cex:durableId="278E48F2" w16cex:dateUtc="2023-02-08T21:14:00Z"/>
  <w16cex:commentExtensible w16cex:durableId="278F5C3A" w16cex:dateUtc="2023-02-09T19:49:00Z"/>
  <w16cex:commentExtensible w16cex:durableId="278F6525" w16cex:dateUtc="2023-02-08T21:19:00Z"/>
  <w16cex:commentExtensible w16cex:durableId="278E4A71" w16cex:dateUtc="2023-02-08T21:21:00Z"/>
  <w16cex:commentExtensible w16cex:durableId="278F5CC1" w16cex:dateUtc="2023-02-09T19:51:00Z"/>
  <w16cex:commentExtensible w16cex:durableId="278E4AB4" w16cex:dateUtc="2023-02-08T21:22:00Z"/>
  <w16cex:commentExtensible w16cex:durableId="278E4AD3"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58D9B" w16cid:durableId="278E3EB3"/>
  <w16cid:commentId w16cid:paraId="3C9BEACE" w16cid:durableId="278F5912"/>
  <w16cid:commentId w16cid:paraId="5B0E841D" w16cid:durableId="278F5938"/>
  <w16cid:commentId w16cid:paraId="4B0F0E94" w16cid:durableId="278E44A4"/>
  <w16cid:commentId w16cid:paraId="4F6F0FF5" w16cid:durableId="278E4734"/>
  <w16cid:commentId w16cid:paraId="02565953" w16cid:durableId="278F5AA1"/>
  <w16cid:commentId w16cid:paraId="7ADD5E90" w16cid:durableId="27863CC2"/>
  <w16cid:commentId w16cid:paraId="782DFF55" w16cid:durableId="278E42DD"/>
  <w16cid:commentId w16cid:paraId="2FB28718" w16cid:durableId="278F59A0"/>
  <w16cid:commentId w16cid:paraId="68FE208D" w16cid:durableId="2791D59E"/>
  <w16cid:commentId w16cid:paraId="17FDF865" w16cid:durableId="2791D613"/>
  <w16cid:commentId w16cid:paraId="2BC2FFD1" w16cid:durableId="2798858C"/>
  <w16cid:commentId w16cid:paraId="61B24039" w16cid:durableId="278E4356"/>
  <w16cid:commentId w16cid:paraId="307AF4EF" w16cid:durableId="278F59C7"/>
  <w16cid:commentId w16cid:paraId="78E04409" w16cid:durableId="27921F78"/>
  <w16cid:commentId w16cid:paraId="3B3B2AF0" w16cid:durableId="27922F2B"/>
  <w16cid:commentId w16cid:paraId="22F89B0E" w16cid:durableId="27922A8B"/>
  <w16cid:commentId w16cid:paraId="74F09B7E" w16cid:durableId="279895BA"/>
  <w16cid:commentId w16cid:paraId="111B59A7" w16cid:durableId="27922F81"/>
  <w16cid:commentId w16cid:paraId="32A20F79" w16cid:durableId="279890A3"/>
  <w16cid:commentId w16cid:paraId="6C6056A6" w16cid:durableId="2792305E"/>
  <w16cid:commentId w16cid:paraId="680074BB" w16cid:durableId="279230AA"/>
  <w16cid:commentId w16cid:paraId="03732DDD" w16cid:durableId="279887E9"/>
  <w16cid:commentId w16cid:paraId="670EFBF3" w16cid:durableId="278E48F2"/>
  <w16cid:commentId w16cid:paraId="57C0838D" w16cid:durableId="278F5C3A"/>
  <w16cid:commentId w16cid:paraId="2D9A2B66" w16cid:durableId="278F6525"/>
  <w16cid:commentId w16cid:paraId="1F1EB8DD" w16cid:durableId="278E4A71"/>
  <w16cid:commentId w16cid:paraId="455B07E3" w16cid:durableId="278F5CC1"/>
  <w16cid:commentId w16cid:paraId="655B38DA" w16cid:durableId="278E4AB4"/>
  <w16cid:commentId w16cid:paraId="0C885750" w16cid:durableId="278E4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671142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gton, Elizabeth">
    <w15:presenceInfo w15:providerId="AD" w15:userId="S::ecoving@med.umich.edu::65d471df-d540-444a-acb5-7ea1e8539ac9"/>
  </w15:person>
  <w15:person w15:author="Anderson, Brian">
    <w15:presenceInfo w15:providerId="AD" w15:userId="S::b5anderson@UCSD.EDU::a817486e-8337-4e1f-a01d-f5293795436e"/>
  </w15:person>
  <w15:person w15:author="Ryckman, Jeffrey">
    <w15:presenceInfo w15:providerId="AD" w15:userId="S::jmr10102@hsc.wvu.edu::07d5a093-4e87-4af1-b6cc-a4e16d8ddf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7682"/>
    <w:rsid w:val="00007E18"/>
    <w:rsid w:val="000127D7"/>
    <w:rsid w:val="00024D17"/>
    <w:rsid w:val="0002678A"/>
    <w:rsid w:val="0003183B"/>
    <w:rsid w:val="00032B25"/>
    <w:rsid w:val="0005425B"/>
    <w:rsid w:val="00056885"/>
    <w:rsid w:val="000946DD"/>
    <w:rsid w:val="000958C1"/>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92464"/>
    <w:rsid w:val="001A0D5A"/>
    <w:rsid w:val="001A369C"/>
    <w:rsid w:val="001B39A2"/>
    <w:rsid w:val="001B4847"/>
    <w:rsid w:val="001C33EA"/>
    <w:rsid w:val="001D1C1C"/>
    <w:rsid w:val="001E2EFE"/>
    <w:rsid w:val="001E7B5D"/>
    <w:rsid w:val="001F23FE"/>
    <w:rsid w:val="001F4E61"/>
    <w:rsid w:val="001F4ECB"/>
    <w:rsid w:val="001F5F33"/>
    <w:rsid w:val="00224DA2"/>
    <w:rsid w:val="00232A0F"/>
    <w:rsid w:val="00235D79"/>
    <w:rsid w:val="00247106"/>
    <w:rsid w:val="00252212"/>
    <w:rsid w:val="00263FD5"/>
    <w:rsid w:val="00272639"/>
    <w:rsid w:val="00276D2B"/>
    <w:rsid w:val="00285EAF"/>
    <w:rsid w:val="0029312E"/>
    <w:rsid w:val="002A3D89"/>
    <w:rsid w:val="002A4E42"/>
    <w:rsid w:val="002B515F"/>
    <w:rsid w:val="002B611C"/>
    <w:rsid w:val="002C0B24"/>
    <w:rsid w:val="002C287D"/>
    <w:rsid w:val="002C370F"/>
    <w:rsid w:val="002E4D60"/>
    <w:rsid w:val="002E7500"/>
    <w:rsid w:val="00306C64"/>
    <w:rsid w:val="00307BCB"/>
    <w:rsid w:val="00320E66"/>
    <w:rsid w:val="00324160"/>
    <w:rsid w:val="00345832"/>
    <w:rsid w:val="00347BC6"/>
    <w:rsid w:val="00347F29"/>
    <w:rsid w:val="003643E5"/>
    <w:rsid w:val="00365892"/>
    <w:rsid w:val="003715E9"/>
    <w:rsid w:val="003727BE"/>
    <w:rsid w:val="00386683"/>
    <w:rsid w:val="00393210"/>
    <w:rsid w:val="003B193D"/>
    <w:rsid w:val="003D0BBB"/>
    <w:rsid w:val="003D1B1D"/>
    <w:rsid w:val="003D5F04"/>
    <w:rsid w:val="003D7D5D"/>
    <w:rsid w:val="003E0FF5"/>
    <w:rsid w:val="003E74E4"/>
    <w:rsid w:val="003F1A26"/>
    <w:rsid w:val="00402EF0"/>
    <w:rsid w:val="00414C5D"/>
    <w:rsid w:val="00417ABA"/>
    <w:rsid w:val="00421163"/>
    <w:rsid w:val="00430343"/>
    <w:rsid w:val="00440E7D"/>
    <w:rsid w:val="00455EB8"/>
    <w:rsid w:val="004566F6"/>
    <w:rsid w:val="00473533"/>
    <w:rsid w:val="0048499A"/>
    <w:rsid w:val="004A3858"/>
    <w:rsid w:val="004B0792"/>
    <w:rsid w:val="004B1BE1"/>
    <w:rsid w:val="004B535C"/>
    <w:rsid w:val="004B75E0"/>
    <w:rsid w:val="004D1DA5"/>
    <w:rsid w:val="004E7615"/>
    <w:rsid w:val="004F0846"/>
    <w:rsid w:val="004F72DB"/>
    <w:rsid w:val="00500704"/>
    <w:rsid w:val="005212DC"/>
    <w:rsid w:val="00521554"/>
    <w:rsid w:val="00541877"/>
    <w:rsid w:val="00545BB1"/>
    <w:rsid w:val="00556C7B"/>
    <w:rsid w:val="00560F1F"/>
    <w:rsid w:val="005709A1"/>
    <w:rsid w:val="0057500D"/>
    <w:rsid w:val="0058037B"/>
    <w:rsid w:val="005873AC"/>
    <w:rsid w:val="00591E50"/>
    <w:rsid w:val="005B6BB1"/>
    <w:rsid w:val="005B6E5D"/>
    <w:rsid w:val="005C5E75"/>
    <w:rsid w:val="005E2F55"/>
    <w:rsid w:val="005F485B"/>
    <w:rsid w:val="005F5920"/>
    <w:rsid w:val="0060144C"/>
    <w:rsid w:val="00603DEF"/>
    <w:rsid w:val="0062555E"/>
    <w:rsid w:val="00626326"/>
    <w:rsid w:val="006308D5"/>
    <w:rsid w:val="00632549"/>
    <w:rsid w:val="00633599"/>
    <w:rsid w:val="006374CA"/>
    <w:rsid w:val="006446A1"/>
    <w:rsid w:val="006619ED"/>
    <w:rsid w:val="00667BB9"/>
    <w:rsid w:val="00691A2F"/>
    <w:rsid w:val="006B12C8"/>
    <w:rsid w:val="006C361E"/>
    <w:rsid w:val="006C75A1"/>
    <w:rsid w:val="006C772B"/>
    <w:rsid w:val="006E4E8C"/>
    <w:rsid w:val="0070388A"/>
    <w:rsid w:val="00704AE4"/>
    <w:rsid w:val="00710BCF"/>
    <w:rsid w:val="0072430F"/>
    <w:rsid w:val="007303A2"/>
    <w:rsid w:val="00731334"/>
    <w:rsid w:val="0073644F"/>
    <w:rsid w:val="00736F71"/>
    <w:rsid w:val="0074752F"/>
    <w:rsid w:val="00756BB7"/>
    <w:rsid w:val="00763468"/>
    <w:rsid w:val="00785028"/>
    <w:rsid w:val="0079077A"/>
    <w:rsid w:val="007A54C7"/>
    <w:rsid w:val="007A6BD9"/>
    <w:rsid w:val="007B6BE8"/>
    <w:rsid w:val="007C0881"/>
    <w:rsid w:val="007D0BDD"/>
    <w:rsid w:val="007E0D0E"/>
    <w:rsid w:val="007F03D2"/>
    <w:rsid w:val="007F1F95"/>
    <w:rsid w:val="007F3A36"/>
    <w:rsid w:val="007F3FF8"/>
    <w:rsid w:val="007F4CE1"/>
    <w:rsid w:val="007F4DDF"/>
    <w:rsid w:val="008014E5"/>
    <w:rsid w:val="00801BA0"/>
    <w:rsid w:val="00806D7B"/>
    <w:rsid w:val="00820344"/>
    <w:rsid w:val="00822D7C"/>
    <w:rsid w:val="00836518"/>
    <w:rsid w:val="00844F51"/>
    <w:rsid w:val="00853FA7"/>
    <w:rsid w:val="008671EA"/>
    <w:rsid w:val="0088582A"/>
    <w:rsid w:val="00890EA2"/>
    <w:rsid w:val="008A0247"/>
    <w:rsid w:val="008B308F"/>
    <w:rsid w:val="008B5C15"/>
    <w:rsid w:val="008B610A"/>
    <w:rsid w:val="008B752E"/>
    <w:rsid w:val="008C041C"/>
    <w:rsid w:val="008D7926"/>
    <w:rsid w:val="008E0581"/>
    <w:rsid w:val="008E46D5"/>
    <w:rsid w:val="008F146E"/>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D5C5C"/>
    <w:rsid w:val="009E38CB"/>
    <w:rsid w:val="009E6883"/>
    <w:rsid w:val="009F502F"/>
    <w:rsid w:val="00A01D73"/>
    <w:rsid w:val="00A067C0"/>
    <w:rsid w:val="00A22AFA"/>
    <w:rsid w:val="00A300CE"/>
    <w:rsid w:val="00A324A7"/>
    <w:rsid w:val="00A3783D"/>
    <w:rsid w:val="00A47B57"/>
    <w:rsid w:val="00A54A11"/>
    <w:rsid w:val="00A6127D"/>
    <w:rsid w:val="00A64CD3"/>
    <w:rsid w:val="00A66117"/>
    <w:rsid w:val="00A74086"/>
    <w:rsid w:val="00A7647B"/>
    <w:rsid w:val="00A807E1"/>
    <w:rsid w:val="00A83E12"/>
    <w:rsid w:val="00A93AC3"/>
    <w:rsid w:val="00A940B4"/>
    <w:rsid w:val="00AA1C3D"/>
    <w:rsid w:val="00AA3695"/>
    <w:rsid w:val="00AB75D0"/>
    <w:rsid w:val="00AC0EA2"/>
    <w:rsid w:val="00AD4C59"/>
    <w:rsid w:val="00AD5C11"/>
    <w:rsid w:val="00AE7775"/>
    <w:rsid w:val="00AF02E7"/>
    <w:rsid w:val="00AF3D64"/>
    <w:rsid w:val="00AF45EA"/>
    <w:rsid w:val="00B02D00"/>
    <w:rsid w:val="00B1058D"/>
    <w:rsid w:val="00B223E6"/>
    <w:rsid w:val="00B24EFB"/>
    <w:rsid w:val="00B56154"/>
    <w:rsid w:val="00B72378"/>
    <w:rsid w:val="00B72641"/>
    <w:rsid w:val="00BA0217"/>
    <w:rsid w:val="00BA357D"/>
    <w:rsid w:val="00BB17AB"/>
    <w:rsid w:val="00BB6940"/>
    <w:rsid w:val="00BB7E1A"/>
    <w:rsid w:val="00BE09F0"/>
    <w:rsid w:val="00BE2C15"/>
    <w:rsid w:val="00BE3908"/>
    <w:rsid w:val="00BF59D4"/>
    <w:rsid w:val="00C21468"/>
    <w:rsid w:val="00C25DB3"/>
    <w:rsid w:val="00C26199"/>
    <w:rsid w:val="00C4125D"/>
    <w:rsid w:val="00C41ADA"/>
    <w:rsid w:val="00C53E81"/>
    <w:rsid w:val="00C57F42"/>
    <w:rsid w:val="00C61471"/>
    <w:rsid w:val="00C636FA"/>
    <w:rsid w:val="00C65701"/>
    <w:rsid w:val="00C716DD"/>
    <w:rsid w:val="00C73E95"/>
    <w:rsid w:val="00C8268F"/>
    <w:rsid w:val="00C9514D"/>
    <w:rsid w:val="00C9685F"/>
    <w:rsid w:val="00CA64FA"/>
    <w:rsid w:val="00CC164E"/>
    <w:rsid w:val="00CD1E84"/>
    <w:rsid w:val="00CD6852"/>
    <w:rsid w:val="00CF359B"/>
    <w:rsid w:val="00CF4E70"/>
    <w:rsid w:val="00D01ACE"/>
    <w:rsid w:val="00D17B67"/>
    <w:rsid w:val="00D454C6"/>
    <w:rsid w:val="00D4657B"/>
    <w:rsid w:val="00D65047"/>
    <w:rsid w:val="00D6604F"/>
    <w:rsid w:val="00D703A1"/>
    <w:rsid w:val="00D72478"/>
    <w:rsid w:val="00D8164C"/>
    <w:rsid w:val="00D824EA"/>
    <w:rsid w:val="00D84DB9"/>
    <w:rsid w:val="00D86319"/>
    <w:rsid w:val="00D87D71"/>
    <w:rsid w:val="00DA1BDB"/>
    <w:rsid w:val="00DD09CD"/>
    <w:rsid w:val="00E030A9"/>
    <w:rsid w:val="00E0682B"/>
    <w:rsid w:val="00E07932"/>
    <w:rsid w:val="00E12270"/>
    <w:rsid w:val="00E13A31"/>
    <w:rsid w:val="00E23FDD"/>
    <w:rsid w:val="00E2716D"/>
    <w:rsid w:val="00E3543B"/>
    <w:rsid w:val="00E42C1C"/>
    <w:rsid w:val="00E4389A"/>
    <w:rsid w:val="00E45FAD"/>
    <w:rsid w:val="00E50AC2"/>
    <w:rsid w:val="00E67F70"/>
    <w:rsid w:val="00E70B4C"/>
    <w:rsid w:val="00E86107"/>
    <w:rsid w:val="00E95EAE"/>
    <w:rsid w:val="00EA24C6"/>
    <w:rsid w:val="00EA36AE"/>
    <w:rsid w:val="00EA4773"/>
    <w:rsid w:val="00EB3E8E"/>
    <w:rsid w:val="00EC0858"/>
    <w:rsid w:val="00EC17F8"/>
    <w:rsid w:val="00EC287B"/>
    <w:rsid w:val="00EC7CE9"/>
    <w:rsid w:val="00ED3E18"/>
    <w:rsid w:val="00EE12AA"/>
    <w:rsid w:val="00EE249E"/>
    <w:rsid w:val="00EE4918"/>
    <w:rsid w:val="00EE64FF"/>
    <w:rsid w:val="00F05CB9"/>
    <w:rsid w:val="00F249CB"/>
    <w:rsid w:val="00F539A5"/>
    <w:rsid w:val="00F56D6F"/>
    <w:rsid w:val="00F810C8"/>
    <w:rsid w:val="00F853E7"/>
    <w:rsid w:val="00F85C9A"/>
    <w:rsid w:val="00F97D52"/>
    <w:rsid w:val="00FB0C70"/>
    <w:rsid w:val="00FB45FA"/>
    <w:rsid w:val="00FD17AB"/>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airtable.com/shrojSoXyfnHHKzJV"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irtable.com/shr4bUE1KfQxZtu23" TargetMode="External"/><Relationship Id="rId28" Type="http://schemas.openxmlformats.org/officeDocument/2006/relationships/theme" Target="theme/theme1.xml"/><Relationship Id="rId10" Type="http://schemas.openxmlformats.org/officeDocument/2006/relationships/hyperlink" Target="https://github.com/brianmanderson/DicomTemplateMakerCSharp"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0187</Words>
  <Characters>5807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6</cp:revision>
  <dcterms:created xsi:type="dcterms:W3CDTF">2023-02-16T19:41:00Z</dcterms:created>
  <dcterms:modified xsi:type="dcterms:W3CDTF">2023-02-16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